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BD0BC8" w14:textId="77777777" w:rsidR="00266812" w:rsidRDefault="00266812" w:rsidP="00DE0F39">
      <w:pPr>
        <w:rPr>
          <w:rFonts w:ascii="Arial" w:hAnsi="Arial" w:cs="Arial"/>
          <w:sz w:val="12"/>
          <w:szCs w:val="12"/>
        </w:rPr>
      </w:pPr>
    </w:p>
    <w:p w14:paraId="30B4071A" w14:textId="3DF2629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Supplementary Data </w:t>
      </w:r>
      <w:r w:rsidR="00D53098">
        <w:rPr>
          <w:rFonts w:ascii="Arial" w:hAnsi="Arial" w:cs="Arial" w:hint="eastAsia"/>
          <w:sz w:val="12"/>
          <w:szCs w:val="12"/>
        </w:rPr>
        <w:t>S</w:t>
      </w:r>
      <w:r w:rsidRPr="00885369">
        <w:rPr>
          <w:rFonts w:ascii="Arial" w:hAnsi="Arial" w:cs="Arial"/>
          <w:sz w:val="12"/>
          <w:szCs w:val="12"/>
        </w:rPr>
        <w:t>1. Search strategies</w:t>
      </w:r>
    </w:p>
    <w:p w14:paraId="05814B90" w14:textId="77777777" w:rsidR="00DE0F39" w:rsidRPr="00885369" w:rsidRDefault="00DE0F39" w:rsidP="00DE0F39">
      <w:pPr>
        <w:rPr>
          <w:rFonts w:ascii="Arial" w:hAnsi="Arial" w:cs="Arial"/>
          <w:b/>
          <w:bCs/>
          <w:sz w:val="12"/>
          <w:szCs w:val="12"/>
        </w:rPr>
      </w:pPr>
    </w:p>
    <w:p w14:paraId="4C3C81FE" w14:textId="77777777" w:rsidR="00DE0F39" w:rsidRPr="00885369" w:rsidRDefault="00DE0F39" w:rsidP="00DE0F39">
      <w:pPr>
        <w:rPr>
          <w:rFonts w:ascii="Arial" w:hAnsi="Arial" w:cs="Arial"/>
          <w:b/>
          <w:bCs/>
          <w:sz w:val="12"/>
          <w:szCs w:val="12"/>
        </w:rPr>
      </w:pPr>
      <w:r w:rsidRPr="00885369">
        <w:rPr>
          <w:rFonts w:ascii="Arial" w:hAnsi="Arial" w:cs="Arial"/>
          <w:b/>
          <w:bCs/>
          <w:sz w:val="12"/>
          <w:szCs w:val="12"/>
        </w:rPr>
        <w:t>1.PubMed</w:t>
      </w:r>
    </w:p>
    <w:p w14:paraId="4853CD55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"spondylarthritis"[</w:t>
      </w:r>
      <w:proofErr w:type="spellStart"/>
      <w:r w:rsidRPr="00885369">
        <w:rPr>
          <w:rFonts w:ascii="Arial" w:hAnsi="Arial" w:cs="Arial"/>
          <w:sz w:val="12"/>
          <w:szCs w:val="12"/>
        </w:rPr>
        <w:t>MeSH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 Terms] OR "spondylarthritis"[All Fields] OR "</w:t>
      </w:r>
      <w:proofErr w:type="spellStart"/>
      <w:r w:rsidRPr="00885369">
        <w:rPr>
          <w:rFonts w:ascii="Arial" w:hAnsi="Arial" w:cs="Arial"/>
          <w:sz w:val="12"/>
          <w:szCs w:val="12"/>
        </w:rPr>
        <w:t>spondyloarthritis</w:t>
      </w:r>
      <w:proofErr w:type="spellEnd"/>
      <w:r w:rsidRPr="00885369">
        <w:rPr>
          <w:rFonts w:ascii="Arial" w:hAnsi="Arial" w:cs="Arial"/>
          <w:sz w:val="12"/>
          <w:szCs w:val="12"/>
        </w:rPr>
        <w:t>"[All Fields] OR ("arthritis, psoriatic"[</w:t>
      </w:r>
      <w:proofErr w:type="spellStart"/>
      <w:r w:rsidRPr="00885369">
        <w:rPr>
          <w:rFonts w:ascii="Arial" w:hAnsi="Arial" w:cs="Arial"/>
          <w:sz w:val="12"/>
          <w:szCs w:val="12"/>
        </w:rPr>
        <w:t>MeSH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 Terms] OR ("arthritis"[All Fields] AND "psoriatic"[All Fields]) OR "psoriatic arthritis"[All Fields] OR ("psoriatic"[All Fields] AND "arthritis"[All Fields])) AND (“Fatigue”[</w:t>
      </w:r>
      <w:proofErr w:type="spellStart"/>
      <w:r w:rsidRPr="00885369">
        <w:rPr>
          <w:rFonts w:ascii="Arial" w:hAnsi="Arial" w:cs="Arial"/>
          <w:sz w:val="12"/>
          <w:szCs w:val="12"/>
        </w:rPr>
        <w:t>MeSH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 Terms] OR “Fatigue”[All Fields] OR Asthenia* OR Lassitude[All Fields] OR Exhaust*[All Fields] OR Inertia[All Fields] or </w:t>
      </w:r>
      <w:proofErr w:type="spellStart"/>
      <w:r w:rsidRPr="00885369">
        <w:rPr>
          <w:rFonts w:ascii="Arial" w:hAnsi="Arial" w:cs="Arial"/>
          <w:sz w:val="12"/>
          <w:szCs w:val="12"/>
        </w:rPr>
        <w:t>Drows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*[All Fields] OR </w:t>
      </w:r>
      <w:proofErr w:type="spellStart"/>
      <w:r w:rsidRPr="00885369">
        <w:rPr>
          <w:rFonts w:ascii="Arial" w:hAnsi="Arial" w:cs="Arial"/>
          <w:sz w:val="12"/>
          <w:szCs w:val="12"/>
        </w:rPr>
        <w:t>Letharg</w:t>
      </w:r>
      <w:proofErr w:type="spellEnd"/>
      <w:r w:rsidRPr="00885369">
        <w:rPr>
          <w:rFonts w:ascii="Arial" w:hAnsi="Arial" w:cs="Arial"/>
          <w:sz w:val="12"/>
          <w:szCs w:val="12"/>
        </w:rPr>
        <w:t>*[All Fields] OR (Tiring[All Fields] OR Tired*[ All Fields] OR Weary[All Fields] OR Weariness[All Fields]))</w:t>
      </w:r>
    </w:p>
    <w:p w14:paraId="51F90A79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5A13A091" w14:textId="77777777" w:rsidR="00DE0F39" w:rsidRPr="00885369" w:rsidRDefault="00DE0F39" w:rsidP="00DE0F39">
      <w:pPr>
        <w:rPr>
          <w:rFonts w:ascii="Arial" w:hAnsi="Arial" w:cs="Arial"/>
          <w:b/>
          <w:bCs/>
          <w:sz w:val="12"/>
          <w:szCs w:val="12"/>
        </w:rPr>
      </w:pPr>
      <w:r w:rsidRPr="00885369">
        <w:rPr>
          <w:rFonts w:ascii="Arial" w:hAnsi="Arial" w:cs="Arial"/>
          <w:b/>
          <w:bCs/>
          <w:sz w:val="12"/>
          <w:szCs w:val="12"/>
        </w:rPr>
        <w:t>2. Google Scholar</w:t>
      </w:r>
    </w:p>
    <w:p w14:paraId="3E03C7FF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1. With all of the words: spondylarthritis, fatigue </w:t>
      </w:r>
    </w:p>
    <w:p w14:paraId="321C5C00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a. Titles and abstracts for the first 10 pages of results </w:t>
      </w:r>
    </w:p>
    <w:p w14:paraId="05024817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439456E6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2. With all of the words: spondyloarthropathy, fatigue</w:t>
      </w:r>
    </w:p>
    <w:p w14:paraId="2CD68667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a. Titles and abstracts for the first 10 pages of results </w:t>
      </w:r>
    </w:p>
    <w:p w14:paraId="3CEEF6E2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3682114C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b/>
          <w:bCs/>
          <w:sz w:val="12"/>
          <w:szCs w:val="12"/>
        </w:rPr>
        <w:t>3. Embase</w:t>
      </w:r>
    </w:p>
    <w:p w14:paraId="36DE583E" w14:textId="77777777" w:rsidR="00DE0F39" w:rsidRPr="00885369" w:rsidRDefault="00DE0F39" w:rsidP="00DE0F39">
      <w:pPr>
        <w:rPr>
          <w:rFonts w:ascii="Arial" w:eastAsiaTheme="minorHAnsi" w:hAnsi="Arial" w:cs="Arial"/>
          <w:sz w:val="12"/>
          <w:szCs w:val="12"/>
        </w:rPr>
      </w:pPr>
      <w:r w:rsidRPr="00885369">
        <w:rPr>
          <w:rFonts w:ascii="Arial" w:eastAsiaTheme="minorHAnsi" w:hAnsi="Arial" w:cs="Arial"/>
          <w:sz w:val="12"/>
          <w:szCs w:val="12"/>
        </w:rPr>
        <w:t>1. exp spondyloarthropathy/</w:t>
      </w:r>
    </w:p>
    <w:p w14:paraId="0AEC0EE1" w14:textId="77777777" w:rsidR="00DE0F39" w:rsidRPr="00885369" w:rsidRDefault="00DE0F39" w:rsidP="00DE0F39">
      <w:pPr>
        <w:rPr>
          <w:rFonts w:ascii="Arial" w:eastAsiaTheme="minorHAnsi" w:hAnsi="Arial" w:cs="Arial"/>
          <w:sz w:val="12"/>
          <w:szCs w:val="12"/>
        </w:rPr>
      </w:pPr>
      <w:r w:rsidRPr="00885369">
        <w:rPr>
          <w:rFonts w:ascii="Arial" w:eastAsiaTheme="minorHAnsi" w:hAnsi="Arial" w:cs="Arial"/>
          <w:sz w:val="12"/>
          <w:szCs w:val="12"/>
        </w:rPr>
        <w:t>2. (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Spondylarthr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Spondyloarthr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Spondyloarthritis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>):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ti,ab,kw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>.</w:t>
      </w:r>
    </w:p>
    <w:p w14:paraId="1D0384BD" w14:textId="77777777" w:rsidR="00DE0F39" w:rsidRPr="00885369" w:rsidRDefault="00DE0F39" w:rsidP="00DE0F39">
      <w:pPr>
        <w:rPr>
          <w:rFonts w:ascii="Arial" w:eastAsiaTheme="minorHAnsi" w:hAnsi="Arial" w:cs="Arial"/>
          <w:sz w:val="12"/>
          <w:szCs w:val="12"/>
        </w:rPr>
      </w:pPr>
      <w:r w:rsidRPr="00885369">
        <w:rPr>
          <w:rFonts w:ascii="Arial" w:eastAsiaTheme="minorHAnsi" w:hAnsi="Arial" w:cs="Arial"/>
          <w:sz w:val="12"/>
          <w:szCs w:val="12"/>
        </w:rPr>
        <w:t>3. 1 or 2</w:t>
      </w:r>
    </w:p>
    <w:p w14:paraId="2B080693" w14:textId="77777777" w:rsidR="00DE0F39" w:rsidRPr="00885369" w:rsidRDefault="00DE0F39" w:rsidP="00DE0F39">
      <w:pPr>
        <w:rPr>
          <w:rFonts w:ascii="Arial" w:eastAsiaTheme="minorHAnsi" w:hAnsi="Arial" w:cs="Arial"/>
          <w:sz w:val="12"/>
          <w:szCs w:val="12"/>
        </w:rPr>
      </w:pPr>
      <w:r w:rsidRPr="00885369">
        <w:rPr>
          <w:rFonts w:ascii="Arial" w:eastAsiaTheme="minorHAnsi" w:hAnsi="Arial" w:cs="Arial"/>
          <w:sz w:val="12"/>
          <w:szCs w:val="12"/>
        </w:rPr>
        <w:t>4. exp psoriatic arthritis/</w:t>
      </w:r>
    </w:p>
    <w:p w14:paraId="6DF10CEB" w14:textId="77777777" w:rsidR="00DE0F39" w:rsidRPr="00885369" w:rsidRDefault="00DE0F39" w:rsidP="00DE0F39">
      <w:pPr>
        <w:rPr>
          <w:rFonts w:ascii="Arial" w:eastAsiaTheme="minorHAnsi" w:hAnsi="Arial" w:cs="Arial"/>
          <w:sz w:val="12"/>
          <w:szCs w:val="12"/>
        </w:rPr>
      </w:pPr>
      <w:r w:rsidRPr="00885369">
        <w:rPr>
          <w:rFonts w:ascii="Arial" w:eastAsiaTheme="minorHAnsi" w:hAnsi="Arial" w:cs="Arial"/>
          <w:sz w:val="12"/>
          <w:szCs w:val="12"/>
        </w:rPr>
        <w:t>5. (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psoria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>* and (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arthriti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arthropath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>*)):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ti,ab,kw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>.</w:t>
      </w:r>
    </w:p>
    <w:p w14:paraId="53897334" w14:textId="77777777" w:rsidR="00DE0F39" w:rsidRPr="00885369" w:rsidRDefault="00DE0F39" w:rsidP="00DE0F39">
      <w:pPr>
        <w:rPr>
          <w:rFonts w:ascii="Arial" w:eastAsiaTheme="minorHAnsi" w:hAnsi="Arial" w:cs="Arial"/>
          <w:sz w:val="12"/>
          <w:szCs w:val="12"/>
          <w:lang w:val="fr-FR"/>
        </w:rPr>
      </w:pPr>
      <w:r w:rsidRPr="00885369">
        <w:rPr>
          <w:rFonts w:ascii="Arial" w:eastAsiaTheme="minorHAnsi" w:hAnsi="Arial" w:cs="Arial"/>
          <w:sz w:val="12"/>
          <w:szCs w:val="12"/>
          <w:lang w:val="fr-FR"/>
        </w:rPr>
        <w:t>6. 4 or 5</w:t>
      </w:r>
    </w:p>
    <w:p w14:paraId="5B157804" w14:textId="77777777" w:rsidR="00DE0F39" w:rsidRPr="00885369" w:rsidRDefault="00DE0F39" w:rsidP="00DE0F39">
      <w:pPr>
        <w:rPr>
          <w:rFonts w:ascii="Arial" w:eastAsiaTheme="minorHAnsi" w:hAnsi="Arial" w:cs="Arial"/>
          <w:sz w:val="12"/>
          <w:szCs w:val="12"/>
          <w:lang w:val="fr-FR"/>
        </w:rPr>
      </w:pPr>
      <w:r w:rsidRPr="00885369">
        <w:rPr>
          <w:rFonts w:ascii="Arial" w:eastAsiaTheme="minorHAnsi" w:hAnsi="Arial" w:cs="Arial"/>
          <w:sz w:val="12"/>
          <w:szCs w:val="12"/>
          <w:lang w:val="fr-FR"/>
        </w:rPr>
        <w:t xml:space="preserve">7. 3 or 6 </w:t>
      </w:r>
    </w:p>
    <w:p w14:paraId="61AA2165" w14:textId="77777777" w:rsidR="00DE0F39" w:rsidRPr="00885369" w:rsidRDefault="00DE0F39" w:rsidP="00DE0F39">
      <w:pPr>
        <w:rPr>
          <w:rFonts w:ascii="Arial" w:hAnsi="Arial" w:cs="Arial"/>
          <w:sz w:val="12"/>
          <w:szCs w:val="12"/>
          <w:lang w:val="fr-FR"/>
        </w:rPr>
      </w:pPr>
      <w:r w:rsidRPr="00885369">
        <w:rPr>
          <w:rFonts w:ascii="Arial" w:hAnsi="Arial" w:cs="Arial"/>
          <w:sz w:val="12"/>
          <w:szCs w:val="12"/>
          <w:lang w:val="fr-FR"/>
        </w:rPr>
        <w:t xml:space="preserve">8. </w:t>
      </w:r>
      <w:proofErr w:type="spellStart"/>
      <w:r w:rsidRPr="00885369">
        <w:rPr>
          <w:rFonts w:ascii="Arial" w:hAnsi="Arial" w:cs="Arial"/>
          <w:sz w:val="12"/>
          <w:szCs w:val="12"/>
          <w:lang w:val="fr-FR"/>
        </w:rPr>
        <w:t>exp</w:t>
      </w:r>
      <w:proofErr w:type="spellEnd"/>
      <w:r w:rsidRPr="00885369">
        <w:rPr>
          <w:rFonts w:ascii="Arial" w:hAnsi="Arial" w:cs="Arial"/>
          <w:sz w:val="12"/>
          <w:szCs w:val="12"/>
          <w:lang w:val="fr-FR"/>
        </w:rPr>
        <w:t xml:space="preserve"> fatigue/</w:t>
      </w:r>
    </w:p>
    <w:p w14:paraId="56D007C4" w14:textId="77777777" w:rsidR="00DE0F39" w:rsidRPr="00885369" w:rsidRDefault="00DE0F39" w:rsidP="00DE0F39">
      <w:pPr>
        <w:rPr>
          <w:rFonts w:ascii="Arial" w:hAnsi="Arial" w:cs="Arial"/>
          <w:sz w:val="12"/>
          <w:szCs w:val="12"/>
          <w:lang w:val="fr-FR"/>
        </w:rPr>
      </w:pPr>
      <w:r w:rsidRPr="00885369">
        <w:rPr>
          <w:rFonts w:ascii="Arial" w:hAnsi="Arial" w:cs="Arial"/>
          <w:sz w:val="12"/>
          <w:szCs w:val="12"/>
          <w:lang w:val="fr-FR"/>
        </w:rPr>
        <w:t xml:space="preserve">9. </w:t>
      </w:r>
      <w:proofErr w:type="spellStart"/>
      <w:r w:rsidRPr="00885369">
        <w:rPr>
          <w:rFonts w:ascii="Arial" w:hAnsi="Arial" w:cs="Arial"/>
          <w:sz w:val="12"/>
          <w:szCs w:val="12"/>
          <w:lang w:val="fr-FR"/>
        </w:rPr>
        <w:t>fatigue:ti,ab,kw</w:t>
      </w:r>
      <w:proofErr w:type="spellEnd"/>
      <w:r w:rsidRPr="00885369">
        <w:rPr>
          <w:rFonts w:ascii="Arial" w:hAnsi="Arial" w:cs="Arial"/>
          <w:sz w:val="12"/>
          <w:szCs w:val="12"/>
          <w:lang w:val="fr-FR"/>
        </w:rPr>
        <w:t>.</w:t>
      </w:r>
    </w:p>
    <w:p w14:paraId="05C6CF83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10. asthenia*: </w:t>
      </w:r>
      <w:proofErr w:type="spellStart"/>
      <w:r w:rsidRPr="00885369">
        <w:rPr>
          <w:rFonts w:ascii="Arial" w:hAnsi="Arial" w:cs="Arial"/>
          <w:sz w:val="12"/>
          <w:szCs w:val="12"/>
        </w:rPr>
        <w:t>ti,ab,kw</w:t>
      </w:r>
      <w:proofErr w:type="spellEnd"/>
      <w:r w:rsidRPr="00885369">
        <w:rPr>
          <w:rFonts w:ascii="Arial" w:hAnsi="Arial" w:cs="Arial"/>
          <w:sz w:val="12"/>
          <w:szCs w:val="12"/>
        </w:rPr>
        <w:t>.</w:t>
      </w:r>
    </w:p>
    <w:p w14:paraId="371377E2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11. </w:t>
      </w:r>
      <w:proofErr w:type="spellStart"/>
      <w:r w:rsidRPr="00885369">
        <w:rPr>
          <w:rFonts w:ascii="Arial" w:hAnsi="Arial" w:cs="Arial"/>
          <w:sz w:val="12"/>
          <w:szCs w:val="12"/>
        </w:rPr>
        <w:t>lassitude:ti,ab,kw</w:t>
      </w:r>
      <w:proofErr w:type="spellEnd"/>
      <w:r w:rsidRPr="00885369">
        <w:rPr>
          <w:rFonts w:ascii="Arial" w:hAnsi="Arial" w:cs="Arial"/>
          <w:sz w:val="12"/>
          <w:szCs w:val="12"/>
        </w:rPr>
        <w:t>.</w:t>
      </w:r>
    </w:p>
    <w:p w14:paraId="00EAE1C9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12. </w:t>
      </w:r>
      <w:proofErr w:type="spellStart"/>
      <w:r w:rsidRPr="00885369">
        <w:rPr>
          <w:rFonts w:ascii="Arial" w:hAnsi="Arial" w:cs="Arial"/>
          <w:sz w:val="12"/>
          <w:szCs w:val="12"/>
        </w:rPr>
        <w:t>inertia:ti,ab,kw</w:t>
      </w:r>
      <w:proofErr w:type="spellEnd"/>
      <w:r w:rsidRPr="00885369">
        <w:rPr>
          <w:rFonts w:ascii="Arial" w:hAnsi="Arial" w:cs="Arial"/>
          <w:sz w:val="12"/>
          <w:szCs w:val="12"/>
        </w:rPr>
        <w:t>.</w:t>
      </w:r>
    </w:p>
    <w:p w14:paraId="4DE496D6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13. </w:t>
      </w:r>
      <w:proofErr w:type="spellStart"/>
      <w:r w:rsidRPr="00885369">
        <w:rPr>
          <w:rFonts w:ascii="Arial" w:hAnsi="Arial" w:cs="Arial"/>
          <w:sz w:val="12"/>
          <w:szCs w:val="12"/>
        </w:rPr>
        <w:t>drows</w:t>
      </w:r>
      <w:proofErr w:type="spellEnd"/>
      <w:r w:rsidRPr="00885369">
        <w:rPr>
          <w:rFonts w:ascii="Arial" w:hAnsi="Arial" w:cs="Arial"/>
          <w:sz w:val="12"/>
          <w:szCs w:val="12"/>
        </w:rPr>
        <w:t>*:</w:t>
      </w:r>
      <w:proofErr w:type="spellStart"/>
      <w:r w:rsidRPr="00885369">
        <w:rPr>
          <w:rFonts w:ascii="Arial" w:hAnsi="Arial" w:cs="Arial"/>
          <w:sz w:val="12"/>
          <w:szCs w:val="12"/>
        </w:rPr>
        <w:t>ti,ab,kw</w:t>
      </w:r>
      <w:proofErr w:type="spellEnd"/>
      <w:r w:rsidRPr="00885369">
        <w:rPr>
          <w:rFonts w:ascii="Arial" w:hAnsi="Arial" w:cs="Arial"/>
          <w:sz w:val="12"/>
          <w:szCs w:val="12"/>
        </w:rPr>
        <w:t>.</w:t>
      </w:r>
    </w:p>
    <w:p w14:paraId="557B8023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14. </w:t>
      </w:r>
      <w:proofErr w:type="spellStart"/>
      <w:r w:rsidRPr="00885369">
        <w:rPr>
          <w:rFonts w:ascii="Arial" w:hAnsi="Arial" w:cs="Arial"/>
          <w:sz w:val="12"/>
          <w:szCs w:val="12"/>
        </w:rPr>
        <w:t>letharg</w:t>
      </w:r>
      <w:proofErr w:type="spellEnd"/>
      <w:r w:rsidRPr="00885369">
        <w:rPr>
          <w:rFonts w:ascii="Arial" w:hAnsi="Arial" w:cs="Arial"/>
          <w:sz w:val="12"/>
          <w:szCs w:val="12"/>
        </w:rPr>
        <w:t>*:</w:t>
      </w:r>
      <w:proofErr w:type="spellStart"/>
      <w:r w:rsidRPr="00885369">
        <w:rPr>
          <w:rFonts w:ascii="Arial" w:hAnsi="Arial" w:cs="Arial"/>
          <w:sz w:val="12"/>
          <w:szCs w:val="12"/>
        </w:rPr>
        <w:t>ti,ab,kw</w:t>
      </w:r>
      <w:proofErr w:type="spellEnd"/>
      <w:r w:rsidRPr="00885369">
        <w:rPr>
          <w:rFonts w:ascii="Arial" w:hAnsi="Arial" w:cs="Arial"/>
          <w:sz w:val="12"/>
          <w:szCs w:val="12"/>
        </w:rPr>
        <w:t>.</w:t>
      </w:r>
    </w:p>
    <w:p w14:paraId="7DEF8F56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15. (tiring OR tired*):</w:t>
      </w:r>
      <w:proofErr w:type="spellStart"/>
      <w:r w:rsidRPr="00885369">
        <w:rPr>
          <w:rFonts w:ascii="Arial" w:hAnsi="Arial" w:cs="Arial"/>
          <w:sz w:val="12"/>
          <w:szCs w:val="12"/>
        </w:rPr>
        <w:t>ti,ab,kw</w:t>
      </w:r>
      <w:proofErr w:type="spellEnd"/>
      <w:r w:rsidRPr="00885369">
        <w:rPr>
          <w:rFonts w:ascii="Arial" w:hAnsi="Arial" w:cs="Arial"/>
          <w:sz w:val="12"/>
          <w:szCs w:val="12"/>
        </w:rPr>
        <w:t>.</w:t>
      </w:r>
    </w:p>
    <w:p w14:paraId="6A5AC12A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16. (weary OR weariness):</w:t>
      </w:r>
      <w:proofErr w:type="spellStart"/>
      <w:r w:rsidRPr="00885369">
        <w:rPr>
          <w:rFonts w:ascii="Arial" w:hAnsi="Arial" w:cs="Arial"/>
          <w:sz w:val="12"/>
          <w:szCs w:val="12"/>
        </w:rPr>
        <w:t>ti,ab,kw</w:t>
      </w:r>
      <w:proofErr w:type="spellEnd"/>
      <w:r w:rsidRPr="00885369">
        <w:rPr>
          <w:rFonts w:ascii="Arial" w:hAnsi="Arial" w:cs="Arial"/>
          <w:sz w:val="12"/>
          <w:szCs w:val="12"/>
        </w:rPr>
        <w:t>.</w:t>
      </w:r>
    </w:p>
    <w:p w14:paraId="36B149E4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17. 8 OR 9 OR 10 OR 11 OR 12 OR 13 OR 14 OR 15 OR 16</w:t>
      </w:r>
    </w:p>
    <w:p w14:paraId="4A6C7D4E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18. 7 AND 17</w:t>
      </w:r>
    </w:p>
    <w:p w14:paraId="3F0FEC22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60E2A32D" w14:textId="77777777" w:rsidR="00DE0F39" w:rsidRPr="00885369" w:rsidRDefault="00DE0F39" w:rsidP="00DE0F39">
      <w:pPr>
        <w:rPr>
          <w:rFonts w:ascii="Arial" w:hAnsi="Arial" w:cs="Arial"/>
          <w:b/>
          <w:bCs/>
          <w:sz w:val="12"/>
          <w:szCs w:val="12"/>
        </w:rPr>
      </w:pPr>
      <w:r w:rsidRPr="00885369">
        <w:rPr>
          <w:rFonts w:ascii="Arial" w:hAnsi="Arial" w:cs="Arial"/>
          <w:b/>
          <w:bCs/>
          <w:sz w:val="12"/>
          <w:szCs w:val="12"/>
        </w:rPr>
        <w:t>4. Web of Science</w:t>
      </w:r>
    </w:p>
    <w:p w14:paraId="719AD27B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(TS=(</w:t>
      </w:r>
      <w:proofErr w:type="spellStart"/>
      <w:r w:rsidRPr="00885369">
        <w:rPr>
          <w:rFonts w:ascii="Arial" w:hAnsi="Arial" w:cs="Arial"/>
          <w:sz w:val="12"/>
          <w:szCs w:val="12"/>
        </w:rPr>
        <w:t>spondyloarthritis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) OR TS=(spondyloarthropathy) OR TS=(psoriatic arthritis) AND (TS=(Fatigue) </w:t>
      </w:r>
      <w:r w:rsidRPr="001B01BB">
        <w:rPr>
          <w:rStyle w:val="Strong"/>
          <w:rFonts w:ascii="Arial" w:hAnsi="Arial" w:cs="Arial"/>
          <w:b w:val="0"/>
          <w:bCs w:val="0"/>
          <w:sz w:val="12"/>
          <w:szCs w:val="12"/>
        </w:rPr>
        <w:t>OR TS=(asthenia)) OR TS=(lassitude)) OR TS=(inertia)) OR TS=(</w:t>
      </w:r>
      <w:proofErr w:type="spellStart"/>
      <w:r w:rsidRPr="001B01BB">
        <w:rPr>
          <w:rStyle w:val="Strong"/>
          <w:rFonts w:ascii="Arial" w:hAnsi="Arial" w:cs="Arial"/>
          <w:b w:val="0"/>
          <w:bCs w:val="0"/>
          <w:sz w:val="12"/>
          <w:szCs w:val="12"/>
        </w:rPr>
        <w:t>drows</w:t>
      </w:r>
      <w:proofErr w:type="spellEnd"/>
      <w:r w:rsidRPr="001B01BB">
        <w:rPr>
          <w:rStyle w:val="Strong"/>
          <w:rFonts w:ascii="Arial" w:hAnsi="Arial" w:cs="Arial"/>
          <w:b w:val="0"/>
          <w:bCs w:val="0"/>
          <w:sz w:val="12"/>
          <w:szCs w:val="12"/>
        </w:rPr>
        <w:t>*)) OR TS=(</w:t>
      </w:r>
      <w:proofErr w:type="spellStart"/>
      <w:r w:rsidRPr="001B01BB">
        <w:rPr>
          <w:rStyle w:val="Strong"/>
          <w:rFonts w:ascii="Arial" w:hAnsi="Arial" w:cs="Arial"/>
          <w:b w:val="0"/>
          <w:bCs w:val="0"/>
          <w:sz w:val="12"/>
          <w:szCs w:val="12"/>
        </w:rPr>
        <w:t>letharg</w:t>
      </w:r>
      <w:proofErr w:type="spellEnd"/>
      <w:r w:rsidRPr="001B01BB">
        <w:rPr>
          <w:rStyle w:val="Strong"/>
          <w:rFonts w:ascii="Arial" w:hAnsi="Arial" w:cs="Arial"/>
          <w:b w:val="0"/>
          <w:bCs w:val="0"/>
          <w:sz w:val="12"/>
          <w:szCs w:val="12"/>
        </w:rPr>
        <w:t>*)) OR TS=(Tiring or tired*)) OR TS=(weary or weariness))</w:t>
      </w:r>
    </w:p>
    <w:p w14:paraId="5B89B06B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4C41DCC0" w14:textId="77777777" w:rsidR="00DE0F39" w:rsidRPr="00885369" w:rsidRDefault="00DE0F39" w:rsidP="00DE0F39">
      <w:pPr>
        <w:rPr>
          <w:rFonts w:ascii="Arial" w:hAnsi="Arial" w:cs="Arial"/>
          <w:b/>
          <w:bCs/>
          <w:sz w:val="12"/>
          <w:szCs w:val="12"/>
        </w:rPr>
      </w:pPr>
      <w:r w:rsidRPr="00885369">
        <w:rPr>
          <w:rFonts w:ascii="Arial" w:hAnsi="Arial" w:cs="Arial"/>
          <w:b/>
          <w:bCs/>
          <w:sz w:val="12"/>
          <w:szCs w:val="12"/>
        </w:rPr>
        <w:t>5. Medline</w:t>
      </w:r>
    </w:p>
    <w:p w14:paraId="15BE9076" w14:textId="77777777" w:rsidR="00DE0F39" w:rsidRPr="00885369" w:rsidRDefault="00DE0F39" w:rsidP="00DE0F39">
      <w:pPr>
        <w:pStyle w:val="NormalWeb"/>
        <w:spacing w:before="0" w:beforeAutospacing="0" w:after="0" w:afterAutospacing="0"/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exp spondyloarthropathy/ OR (</w:t>
      </w:r>
      <w:proofErr w:type="spellStart"/>
      <w:r w:rsidRPr="00885369">
        <w:rPr>
          <w:rFonts w:ascii="Arial" w:hAnsi="Arial" w:cs="Arial"/>
          <w:sz w:val="12"/>
          <w:szCs w:val="12"/>
        </w:rPr>
        <w:t>Spondylarthr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hAnsi="Arial" w:cs="Arial"/>
          <w:sz w:val="12"/>
          <w:szCs w:val="12"/>
        </w:rPr>
        <w:t>Spondyloarthr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hAnsi="Arial" w:cs="Arial"/>
          <w:sz w:val="12"/>
          <w:szCs w:val="12"/>
        </w:rPr>
        <w:t>Spondyloarthritis</w:t>
      </w:r>
      <w:proofErr w:type="spellEnd"/>
      <w:r w:rsidRPr="00885369">
        <w:rPr>
          <w:rFonts w:ascii="Arial" w:hAnsi="Arial" w:cs="Arial"/>
          <w:sz w:val="12"/>
          <w:szCs w:val="12"/>
        </w:rPr>
        <w:t>).</w:t>
      </w:r>
      <w:proofErr w:type="spellStart"/>
      <w:r w:rsidRPr="00885369">
        <w:rPr>
          <w:rFonts w:ascii="Arial" w:hAnsi="Arial" w:cs="Arial"/>
          <w:sz w:val="12"/>
          <w:szCs w:val="12"/>
        </w:rPr>
        <w:t>ti,ab,kw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. OR exp psoriatic arthritis/ or </w:t>
      </w:r>
      <w:r w:rsidRPr="00885369">
        <w:rPr>
          <w:rFonts w:ascii="Arial" w:eastAsiaTheme="minorHAnsi" w:hAnsi="Arial" w:cs="Arial"/>
          <w:sz w:val="12"/>
          <w:szCs w:val="12"/>
        </w:rPr>
        <w:t>(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psoria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>* and (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arthriti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arthropath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>*)).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ti,ab,kw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 xml:space="preserve">. </w:t>
      </w:r>
      <w:r w:rsidRPr="00885369">
        <w:rPr>
          <w:rFonts w:ascii="Arial" w:hAnsi="Arial" w:cs="Arial"/>
          <w:sz w:val="12"/>
          <w:szCs w:val="12"/>
        </w:rPr>
        <w:t xml:space="preserve">AND (exp fatigue/ OR (Asthenia* OR Lassitude OR Exhaust* OR Inertia or </w:t>
      </w:r>
      <w:proofErr w:type="spellStart"/>
      <w:r w:rsidRPr="00885369">
        <w:rPr>
          <w:rFonts w:ascii="Arial" w:hAnsi="Arial" w:cs="Arial"/>
          <w:sz w:val="12"/>
          <w:szCs w:val="12"/>
        </w:rPr>
        <w:t>Drows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hAnsi="Arial" w:cs="Arial"/>
          <w:sz w:val="12"/>
          <w:szCs w:val="12"/>
        </w:rPr>
        <w:t>Letharg</w:t>
      </w:r>
      <w:proofErr w:type="spellEnd"/>
      <w:r w:rsidRPr="00885369">
        <w:rPr>
          <w:rFonts w:ascii="Arial" w:hAnsi="Arial" w:cs="Arial"/>
          <w:sz w:val="12"/>
          <w:szCs w:val="12"/>
        </w:rPr>
        <w:t>* OR Tiring OR Tired* OR Weary OR Weariness).</w:t>
      </w:r>
      <w:proofErr w:type="spellStart"/>
      <w:r w:rsidRPr="00885369">
        <w:rPr>
          <w:rFonts w:ascii="Arial" w:hAnsi="Arial" w:cs="Arial"/>
          <w:sz w:val="12"/>
          <w:szCs w:val="12"/>
        </w:rPr>
        <w:t>ti,ab,kw</w:t>
      </w:r>
      <w:proofErr w:type="spellEnd"/>
      <w:r w:rsidRPr="00885369">
        <w:rPr>
          <w:rFonts w:ascii="Arial" w:hAnsi="Arial" w:cs="Arial"/>
          <w:sz w:val="12"/>
          <w:szCs w:val="12"/>
        </w:rPr>
        <w:t>.)</w:t>
      </w:r>
    </w:p>
    <w:p w14:paraId="4AB8C91F" w14:textId="77777777" w:rsidR="00DE0F39" w:rsidRPr="00885369" w:rsidRDefault="00DE0F39" w:rsidP="00DE0F39">
      <w:pPr>
        <w:pStyle w:val="NormalWeb"/>
        <w:spacing w:before="0" w:beforeAutospacing="0" w:after="0" w:afterAutospacing="0"/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 </w:t>
      </w:r>
    </w:p>
    <w:p w14:paraId="2E088454" w14:textId="77777777" w:rsidR="00DE0F39" w:rsidRPr="00885369" w:rsidRDefault="00DE0F39" w:rsidP="00DE0F39">
      <w:pPr>
        <w:rPr>
          <w:rFonts w:ascii="Arial" w:eastAsiaTheme="minorHAnsi" w:hAnsi="Arial" w:cs="Arial"/>
          <w:b/>
          <w:bCs/>
          <w:sz w:val="12"/>
          <w:szCs w:val="12"/>
        </w:rPr>
      </w:pPr>
      <w:r w:rsidRPr="00885369">
        <w:rPr>
          <w:rFonts w:ascii="Arial" w:eastAsiaTheme="minorHAnsi" w:hAnsi="Arial" w:cs="Arial"/>
          <w:b/>
          <w:bCs/>
          <w:sz w:val="12"/>
          <w:szCs w:val="12"/>
        </w:rPr>
        <w:t>6. CINAHL</w:t>
      </w:r>
    </w:p>
    <w:p w14:paraId="17C94ABB" w14:textId="77777777" w:rsidR="00DE0F39" w:rsidRPr="00885369" w:rsidRDefault="00DE0F39" w:rsidP="00DE0F39">
      <w:pPr>
        <w:pStyle w:val="NormalWeb"/>
        <w:spacing w:before="0" w:beforeAutospacing="0" w:after="0" w:afterAutospacing="0"/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1. (MH "spondyloarthropathy+") OR (</w:t>
      </w:r>
      <w:proofErr w:type="spellStart"/>
      <w:r w:rsidRPr="00885369">
        <w:rPr>
          <w:rFonts w:ascii="Arial" w:hAnsi="Arial" w:cs="Arial"/>
          <w:sz w:val="12"/>
          <w:szCs w:val="12"/>
        </w:rPr>
        <w:t>Spondylarthr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hAnsi="Arial" w:cs="Arial"/>
          <w:sz w:val="12"/>
          <w:szCs w:val="12"/>
        </w:rPr>
        <w:t>Spondyloarthr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hAnsi="Arial" w:cs="Arial"/>
          <w:sz w:val="12"/>
          <w:szCs w:val="12"/>
        </w:rPr>
        <w:t>Spondyloarthritis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) OR (MH "psoriatic arthritis+") OR </w:t>
      </w:r>
      <w:r w:rsidRPr="00885369">
        <w:rPr>
          <w:rFonts w:ascii="Arial" w:eastAsiaTheme="minorHAnsi" w:hAnsi="Arial" w:cs="Arial"/>
          <w:sz w:val="12"/>
          <w:szCs w:val="12"/>
        </w:rPr>
        <w:t>(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psoria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>* and (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arthriti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eastAsiaTheme="minorHAnsi" w:hAnsi="Arial" w:cs="Arial"/>
          <w:sz w:val="12"/>
          <w:szCs w:val="12"/>
        </w:rPr>
        <w:t>arthropath</w:t>
      </w:r>
      <w:proofErr w:type="spellEnd"/>
      <w:r w:rsidRPr="00885369">
        <w:rPr>
          <w:rFonts w:ascii="Arial" w:eastAsiaTheme="minorHAnsi" w:hAnsi="Arial" w:cs="Arial"/>
          <w:sz w:val="12"/>
          <w:szCs w:val="12"/>
        </w:rPr>
        <w:t>*))</w:t>
      </w:r>
    </w:p>
    <w:p w14:paraId="2044B4F6" w14:textId="77777777" w:rsidR="00DE0F39" w:rsidRPr="00885369" w:rsidRDefault="00DE0F39" w:rsidP="00DE0F39">
      <w:pPr>
        <w:pStyle w:val="NormalWeb"/>
        <w:spacing w:before="0" w:beforeAutospacing="0" w:after="0" w:afterAutospacing="0"/>
        <w:rPr>
          <w:rFonts w:ascii="Arial" w:hAnsi="Arial" w:cs="Arial"/>
          <w:sz w:val="12"/>
          <w:szCs w:val="12"/>
        </w:rPr>
      </w:pPr>
    </w:p>
    <w:p w14:paraId="06DF10B8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2. (MH "fatigue+") OR Asthenia* OR Lassitude OR Exhaust* OR Inertia or </w:t>
      </w:r>
      <w:proofErr w:type="spellStart"/>
      <w:r w:rsidRPr="00885369">
        <w:rPr>
          <w:rFonts w:ascii="Arial" w:hAnsi="Arial" w:cs="Arial"/>
          <w:sz w:val="12"/>
          <w:szCs w:val="12"/>
        </w:rPr>
        <w:t>Drows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* </w:t>
      </w:r>
    </w:p>
    <w:p w14:paraId="36912408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OR </w:t>
      </w:r>
      <w:proofErr w:type="spellStart"/>
      <w:r w:rsidRPr="00885369">
        <w:rPr>
          <w:rFonts w:ascii="Arial" w:hAnsi="Arial" w:cs="Arial"/>
          <w:sz w:val="12"/>
          <w:szCs w:val="12"/>
        </w:rPr>
        <w:t>Letharg</w:t>
      </w:r>
      <w:proofErr w:type="spellEnd"/>
      <w:r w:rsidRPr="00885369">
        <w:rPr>
          <w:rFonts w:ascii="Arial" w:hAnsi="Arial" w:cs="Arial"/>
          <w:sz w:val="12"/>
          <w:szCs w:val="12"/>
        </w:rPr>
        <w:t>* OR Tiring OR Tired* OR Weary OR Weariness)</w:t>
      </w:r>
    </w:p>
    <w:p w14:paraId="792021CB" w14:textId="77777777" w:rsidR="00DE0F39" w:rsidRPr="00885369" w:rsidRDefault="00DE0F39" w:rsidP="00DE0F39">
      <w:pPr>
        <w:rPr>
          <w:rFonts w:ascii="Arial" w:eastAsiaTheme="minorHAnsi" w:hAnsi="Arial" w:cs="Arial"/>
          <w:sz w:val="12"/>
          <w:szCs w:val="12"/>
        </w:rPr>
      </w:pPr>
    </w:p>
    <w:p w14:paraId="60BD4F3F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3. #1 AND #2</w:t>
      </w:r>
    </w:p>
    <w:p w14:paraId="5996104F" w14:textId="77777777" w:rsidR="00DE0F39" w:rsidRPr="00885369" w:rsidRDefault="00DE0F39" w:rsidP="00DE0F39">
      <w:pPr>
        <w:rPr>
          <w:rFonts w:ascii="Arial" w:eastAsiaTheme="minorHAnsi" w:hAnsi="Arial" w:cs="Arial"/>
          <w:b/>
          <w:bCs/>
          <w:sz w:val="12"/>
          <w:szCs w:val="12"/>
        </w:rPr>
      </w:pPr>
    </w:p>
    <w:p w14:paraId="6CFC7A2B" w14:textId="77777777" w:rsidR="00DE0F39" w:rsidRPr="00885369" w:rsidRDefault="00DE0F39" w:rsidP="00DE0F39">
      <w:pPr>
        <w:rPr>
          <w:rFonts w:ascii="Arial" w:eastAsiaTheme="minorHAnsi" w:hAnsi="Arial" w:cs="Arial"/>
          <w:b/>
          <w:bCs/>
          <w:sz w:val="12"/>
          <w:szCs w:val="12"/>
        </w:rPr>
      </w:pPr>
      <w:r w:rsidRPr="00885369">
        <w:rPr>
          <w:rFonts w:ascii="Arial" w:eastAsiaTheme="minorHAnsi" w:hAnsi="Arial" w:cs="Arial"/>
          <w:b/>
          <w:bCs/>
          <w:sz w:val="12"/>
          <w:szCs w:val="12"/>
        </w:rPr>
        <w:t>7. Cochrane Library</w:t>
      </w:r>
    </w:p>
    <w:p w14:paraId="2CE7AACD" w14:textId="77777777" w:rsidR="00DE0F39" w:rsidRPr="00885369" w:rsidRDefault="00DE0F39" w:rsidP="00DE0F39">
      <w:pPr>
        <w:rPr>
          <w:rFonts w:ascii="Arial" w:eastAsiaTheme="minorHAnsi" w:hAnsi="Arial" w:cs="Arial"/>
          <w:b/>
          <w:bCs/>
          <w:sz w:val="12"/>
          <w:szCs w:val="12"/>
        </w:rPr>
      </w:pPr>
    </w:p>
    <w:p w14:paraId="4E903298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1. </w:t>
      </w:r>
      <w:proofErr w:type="spellStart"/>
      <w:r w:rsidRPr="00885369">
        <w:rPr>
          <w:rFonts w:ascii="Arial" w:hAnsi="Arial" w:cs="Arial"/>
          <w:sz w:val="12"/>
          <w:szCs w:val="12"/>
        </w:rPr>
        <w:t>MeSH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 descriptor: [Spondylarthritis] explode all trees</w:t>
      </w:r>
    </w:p>
    <w:p w14:paraId="0CF1CCEF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2. </w:t>
      </w:r>
      <w:proofErr w:type="spellStart"/>
      <w:r w:rsidRPr="00885369">
        <w:rPr>
          <w:rFonts w:ascii="Arial" w:hAnsi="Arial" w:cs="Arial"/>
          <w:sz w:val="12"/>
          <w:szCs w:val="12"/>
        </w:rPr>
        <w:t>MeSH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 descriptor: [Fatigue] explode all trees</w:t>
      </w:r>
    </w:p>
    <w:p w14:paraId="334FACE4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3. </w:t>
      </w:r>
      <w:proofErr w:type="spellStart"/>
      <w:r w:rsidRPr="00885369">
        <w:rPr>
          <w:rFonts w:ascii="Arial" w:hAnsi="Arial" w:cs="Arial"/>
          <w:sz w:val="12"/>
          <w:szCs w:val="12"/>
        </w:rPr>
        <w:t>MeSH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 descriptor: [Arthritis, Psoriatic] explode all trees</w:t>
      </w:r>
    </w:p>
    <w:p w14:paraId="12A865EC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4. (</w:t>
      </w:r>
      <w:proofErr w:type="spellStart"/>
      <w:r w:rsidRPr="00885369">
        <w:rPr>
          <w:rFonts w:ascii="Arial" w:hAnsi="Arial" w:cs="Arial"/>
          <w:sz w:val="12"/>
          <w:szCs w:val="12"/>
        </w:rPr>
        <w:t>Spondylarthr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hAnsi="Arial" w:cs="Arial"/>
          <w:sz w:val="12"/>
          <w:szCs w:val="12"/>
        </w:rPr>
        <w:t>Spondyloarthr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hAnsi="Arial" w:cs="Arial"/>
          <w:sz w:val="12"/>
          <w:szCs w:val="12"/>
        </w:rPr>
        <w:t>Spondyloarthritis</w:t>
      </w:r>
      <w:proofErr w:type="spellEnd"/>
      <w:r w:rsidRPr="00885369">
        <w:rPr>
          <w:rFonts w:ascii="Arial" w:hAnsi="Arial" w:cs="Arial"/>
          <w:sz w:val="12"/>
          <w:szCs w:val="12"/>
        </w:rPr>
        <w:t>):</w:t>
      </w:r>
      <w:proofErr w:type="spellStart"/>
      <w:r w:rsidRPr="00885369">
        <w:rPr>
          <w:rFonts w:ascii="Arial" w:hAnsi="Arial" w:cs="Arial"/>
          <w:sz w:val="12"/>
          <w:szCs w:val="12"/>
        </w:rPr>
        <w:t>ti,ab,kw</w:t>
      </w:r>
      <w:proofErr w:type="spellEnd"/>
    </w:p>
    <w:p w14:paraId="615ABFF6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5. (Asthenia* OR Lassitude OR Exhaust* OR Inertia or </w:t>
      </w:r>
      <w:proofErr w:type="spellStart"/>
      <w:r w:rsidRPr="00885369">
        <w:rPr>
          <w:rFonts w:ascii="Arial" w:hAnsi="Arial" w:cs="Arial"/>
          <w:sz w:val="12"/>
          <w:szCs w:val="12"/>
        </w:rPr>
        <w:t>Drows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* OR </w:t>
      </w:r>
      <w:proofErr w:type="spellStart"/>
      <w:r w:rsidRPr="00885369">
        <w:rPr>
          <w:rFonts w:ascii="Arial" w:hAnsi="Arial" w:cs="Arial"/>
          <w:sz w:val="12"/>
          <w:szCs w:val="12"/>
        </w:rPr>
        <w:t>Letharg</w:t>
      </w:r>
      <w:proofErr w:type="spellEnd"/>
      <w:r w:rsidRPr="00885369">
        <w:rPr>
          <w:rFonts w:ascii="Arial" w:hAnsi="Arial" w:cs="Arial"/>
          <w:sz w:val="12"/>
          <w:szCs w:val="12"/>
        </w:rPr>
        <w:t>* OR Tiring OR Tired* OR Weary OR Weariness):</w:t>
      </w:r>
      <w:proofErr w:type="spellStart"/>
      <w:r w:rsidRPr="00885369">
        <w:rPr>
          <w:rFonts w:ascii="Arial" w:hAnsi="Arial" w:cs="Arial"/>
          <w:sz w:val="12"/>
          <w:szCs w:val="12"/>
        </w:rPr>
        <w:t>ti,ab,kw</w:t>
      </w:r>
      <w:proofErr w:type="spellEnd"/>
    </w:p>
    <w:p w14:paraId="7183272B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6. #1 or #3 or #4</w:t>
      </w:r>
    </w:p>
    <w:p w14:paraId="4F827E8D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7. #2 or #5</w:t>
      </w:r>
    </w:p>
    <w:p w14:paraId="5C3DD0A5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>8. #6 and #7</w:t>
      </w:r>
    </w:p>
    <w:p w14:paraId="4A7A3996" w14:textId="77777777" w:rsidR="00DE0F39" w:rsidRPr="00885369" w:rsidRDefault="00DE0F39" w:rsidP="00DE0F39">
      <w:pPr>
        <w:rPr>
          <w:rFonts w:ascii="Arial" w:eastAsiaTheme="minorHAnsi" w:hAnsi="Arial" w:cs="Arial"/>
          <w:b/>
          <w:bCs/>
          <w:sz w:val="12"/>
          <w:szCs w:val="12"/>
        </w:rPr>
      </w:pPr>
    </w:p>
    <w:p w14:paraId="4DFFFBB2" w14:textId="77777777" w:rsidR="00DE0F39" w:rsidRPr="00885369" w:rsidRDefault="00DE0F39" w:rsidP="00DE0F39">
      <w:pPr>
        <w:spacing w:line="276" w:lineRule="auto"/>
        <w:rPr>
          <w:rFonts w:ascii="Arial" w:hAnsi="Arial" w:cs="Arial"/>
          <w:sz w:val="12"/>
          <w:szCs w:val="12"/>
        </w:rPr>
      </w:pPr>
    </w:p>
    <w:p w14:paraId="7067AB16" w14:textId="77777777" w:rsidR="00DE0F39" w:rsidRPr="00885369" w:rsidRDefault="00DE0F39" w:rsidP="00DE0F39">
      <w:pPr>
        <w:spacing w:line="276" w:lineRule="auto"/>
        <w:rPr>
          <w:rFonts w:ascii="Arial" w:hAnsi="Arial" w:cs="Arial"/>
          <w:sz w:val="12"/>
          <w:szCs w:val="12"/>
        </w:rPr>
      </w:pPr>
    </w:p>
    <w:p w14:paraId="541B5983" w14:textId="77777777" w:rsidR="00DE0F39" w:rsidRPr="0088536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3845CD6F" w14:textId="77777777" w:rsidR="00DE0F39" w:rsidRPr="0088536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68E6E2CE" w14:textId="77777777" w:rsidR="00DE0F39" w:rsidRPr="0088536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7C97DD9C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691DB5A3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33CE13BE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03D83E96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19E5BCD0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1D893382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3389C1B1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46D8775F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796849B4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30E0888F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30E3ADB1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298B2DAD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5B641F89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2B1AB4DF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3A998A48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2F5AB9A2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46904EA6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29260522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329FA020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30CEBD00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06356685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49AAB4AA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34E1A803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4FF75527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5E8A9FBE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071F2F6B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526AC4DB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650EED1C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590A046D" w14:textId="77777777" w:rsidR="00DE0F3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1DD6366B" w14:textId="77777777" w:rsidR="00266812" w:rsidRDefault="00266812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7058A7A1" w14:textId="778AAB30" w:rsidR="00DE0F39" w:rsidRPr="0088536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Supplementary Table </w:t>
      </w:r>
      <w:r w:rsidR="00D53098">
        <w:rPr>
          <w:rFonts w:ascii="Arial" w:hAnsi="Arial" w:cs="Arial" w:hint="eastAsia"/>
          <w:sz w:val="12"/>
          <w:szCs w:val="12"/>
        </w:rPr>
        <w:t>S</w:t>
      </w:r>
      <w:r w:rsidRPr="00885369">
        <w:rPr>
          <w:rFonts w:ascii="Arial" w:hAnsi="Arial" w:cs="Arial"/>
          <w:sz w:val="12"/>
          <w:szCs w:val="12"/>
        </w:rPr>
        <w:t>1. General information on the included articles</w:t>
      </w:r>
    </w:p>
    <w:tbl>
      <w:tblPr>
        <w:tblStyle w:val="ListTable2"/>
        <w:tblW w:w="0" w:type="auto"/>
        <w:tblLook w:val="05A0" w:firstRow="1" w:lastRow="0" w:firstColumn="1" w:lastColumn="1" w:noHBand="0" w:noVBand="1"/>
      </w:tblPr>
      <w:tblGrid>
        <w:gridCol w:w="886"/>
        <w:gridCol w:w="691"/>
        <w:gridCol w:w="890"/>
        <w:gridCol w:w="644"/>
        <w:gridCol w:w="799"/>
        <w:gridCol w:w="557"/>
        <w:gridCol w:w="787"/>
        <w:gridCol w:w="785"/>
        <w:gridCol w:w="1300"/>
        <w:gridCol w:w="691"/>
        <w:gridCol w:w="1330"/>
      </w:tblGrid>
      <w:tr w:rsidR="00DE0F39" w:rsidRPr="00885369" w14:paraId="27FF1832" w14:textId="77777777" w:rsidTr="00957E1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423CA1F" w14:textId="77777777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tudy</w:t>
            </w:r>
          </w:p>
        </w:tc>
        <w:tc>
          <w:tcPr>
            <w:tcW w:w="0" w:type="auto"/>
            <w:hideMark/>
          </w:tcPr>
          <w:p w14:paraId="3C0DB9B0" w14:textId="77777777" w:rsidR="00DE0F39" w:rsidRPr="00885369" w:rsidRDefault="00DE0F39" w:rsidP="00957E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tudy Design</w:t>
            </w:r>
          </w:p>
        </w:tc>
        <w:tc>
          <w:tcPr>
            <w:tcW w:w="0" w:type="auto"/>
            <w:hideMark/>
          </w:tcPr>
          <w:p w14:paraId="75997824" w14:textId="77777777" w:rsidR="00DE0F39" w:rsidRPr="00885369" w:rsidRDefault="00DE0F39" w:rsidP="00957E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ountry</w:t>
            </w:r>
          </w:p>
        </w:tc>
        <w:tc>
          <w:tcPr>
            <w:tcW w:w="0" w:type="auto"/>
            <w:hideMark/>
          </w:tcPr>
          <w:p w14:paraId="1BA2E9CD" w14:textId="77777777" w:rsidR="00DE0F39" w:rsidRPr="00885369" w:rsidRDefault="00DE0F39" w:rsidP="00957E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ample Size</w:t>
            </w:r>
          </w:p>
        </w:tc>
        <w:tc>
          <w:tcPr>
            <w:tcW w:w="0" w:type="auto"/>
            <w:hideMark/>
          </w:tcPr>
          <w:p w14:paraId="53F02687" w14:textId="77777777" w:rsidR="00DE0F39" w:rsidRPr="00885369" w:rsidRDefault="00DE0F39" w:rsidP="00957E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Age, Mean (Standard Deviation)</w:t>
            </w:r>
          </w:p>
        </w:tc>
        <w:tc>
          <w:tcPr>
            <w:tcW w:w="0" w:type="auto"/>
            <w:hideMark/>
          </w:tcPr>
          <w:p w14:paraId="3F02E6B4" w14:textId="77777777" w:rsidR="00DE0F39" w:rsidRPr="00885369" w:rsidRDefault="00DE0F39" w:rsidP="00957E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Male (%)</w:t>
            </w:r>
          </w:p>
        </w:tc>
        <w:tc>
          <w:tcPr>
            <w:tcW w:w="0" w:type="auto"/>
            <w:hideMark/>
          </w:tcPr>
          <w:p w14:paraId="6D59632D" w14:textId="77777777" w:rsidR="00DE0F39" w:rsidRPr="00885369" w:rsidRDefault="00DE0F39" w:rsidP="00957E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Disease Duration (year), mean (standard deviation)</w:t>
            </w:r>
          </w:p>
        </w:tc>
        <w:tc>
          <w:tcPr>
            <w:tcW w:w="0" w:type="auto"/>
            <w:hideMark/>
          </w:tcPr>
          <w:p w14:paraId="193EA2BF" w14:textId="77777777" w:rsidR="00DE0F39" w:rsidRPr="00885369" w:rsidRDefault="00DE0F39" w:rsidP="00957E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PASI, mean (standard deviation)</w:t>
            </w:r>
          </w:p>
        </w:tc>
        <w:tc>
          <w:tcPr>
            <w:tcW w:w="0" w:type="auto"/>
            <w:tcBorders>
              <w:bottom w:val="nil"/>
            </w:tcBorders>
            <w:hideMark/>
          </w:tcPr>
          <w:p w14:paraId="12F6345C" w14:textId="77777777" w:rsidR="00DE0F39" w:rsidRPr="00885369" w:rsidRDefault="00DE0F39" w:rsidP="00957E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Treatment (%)</w:t>
            </w:r>
          </w:p>
        </w:tc>
        <w:tc>
          <w:tcPr>
            <w:tcW w:w="0" w:type="auto"/>
            <w:hideMark/>
          </w:tcPr>
          <w:p w14:paraId="0A435F07" w14:textId="77777777" w:rsidR="00DE0F39" w:rsidRPr="00885369" w:rsidRDefault="00DE0F39" w:rsidP="00957E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urrent Biologic Use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5A14C75" w14:textId="77777777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lassification Criteria</w:t>
            </w:r>
          </w:p>
        </w:tc>
      </w:tr>
      <w:tr w:rsidR="00DE0F39" w:rsidRPr="00885369" w14:paraId="7F817A94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04FFB07" w14:textId="5E7E1137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hauffier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13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/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&lt;EndNote&gt;&lt;Cite&gt;&lt;Author&gt;Chauffier&lt;/Author&gt;&lt;Year&gt;2013&lt;/Year&gt;&lt;RecNum&gt;551&lt;/RecNum&gt;&lt;DisplayText&gt;&lt;style face="superscript"&gt;1&lt;/style&gt;&lt;/DisplayText&gt;&lt;record&gt;&lt;rec-number&gt;551&lt;/rec-number&gt;&lt;foreign-keys&gt;&lt;key app="EN" db-id="9zpww0rpdtrpdpeas515dadyff29559e5ew2" timestamp="1670406506"&gt;551&lt;/key&gt;&lt;/foreign-keys&gt;&lt;ref-type name="Journal Article"&gt;17&lt;/ref-type&gt;&lt;contributors&gt;&lt;authors&gt;&lt;author&gt;Chauffier, K.&lt;/author&gt;&lt;author&gt;Paternotte, S.&lt;/author&gt;&lt;author&gt;Burki, V.&lt;/author&gt;&lt;author&gt;Durnez, A.&lt;/author&gt;&lt;author&gt;Elhai, M.&lt;/author&gt;&lt;author&gt;Koumakis, E.&lt;/author&gt;&lt;author&gt;Meyer, M.&lt;/author&gt;&lt;author&gt;Payet, J.&lt;/author&gt;&lt;author&gt;Fabreguet, I.&lt;/author&gt;&lt;author&gt;Roure, F.&lt;/author&gt;&lt;author&gt;Dougados, M.&lt;/author&gt;&lt;author&gt;Gossec, L.&lt;/author&gt;&lt;/authors&gt;&lt;/contributors&gt;&lt;auth-address&gt;Paris Descartes Univ, Fac Med, Paris, France&amp;#xD;Cochin Hosp, AP HP, Dept Rheumatol B, Paris, France&lt;/auth-address&gt;&lt;titles&gt;&lt;title&gt;Fatigue in spondyloarthritis: a marker of disease activity. A cross-sectional study of 266 patients&lt;/title&gt;&lt;secondary-title&gt;CLINICAL AND EXPERIMENTAL RHEUMATOLOGY&lt;/secondary-title&gt;&lt;/titles&gt;&lt;periodical&gt;&lt;full-title&gt;Clinical and experimental rheumatology&lt;/full-title&gt;&lt;/periodical&gt;&lt;pages&gt;864-870&lt;/pages&gt;&lt;volume&gt;31&lt;/volume&gt;&lt;number&gt;6&lt;/number&gt;&lt;keywords&gt;&lt;keyword&gt;spondyloarthritis&lt;/keyword&gt;&lt;keyword&gt;fatigue&lt;/keyword&gt;&lt;keyword&gt;visual analogue scale&lt;/keyword&gt;&lt;keyword&gt;ANKYLOSING-SPONDYLITIS&lt;/keyword&gt;&lt;keyword&gt;RHEUMATOID-ARTHRITIS&lt;/keyword&gt;&lt;keyword&gt;CLASSIFICATION CRITERIA&lt;/keyword&gt;&lt;keyword&gt;CLINICAL CHARACTERISTICS&lt;/keyword&gt;&lt;keyword&gt;PSORIATIC-ARTHRITIS&lt;/keyword&gt;&lt;keyword&gt;PREVALENCE&lt;/keyword&gt;&lt;keyword&gt;PAIN&lt;/keyword&gt;&lt;keyword&gt;SLEEP&lt;/keyword&gt;&lt;/keywords&gt;&lt;dates&gt;&lt;year&gt;2013&lt;/year&gt;&lt;pub-dates&gt;&lt;date&gt;NOV-DEC&lt;/date&gt;&lt;/pub-dates&gt;&lt;/dates&gt;&lt;isbn&gt;0392-856X&amp;#xD;1593-098X J9 - CLIN EXP RHEUMATOL&lt;/isbn&gt;&lt;accession-num&gt;WOS:000330556900005&lt;/accession-num&gt;&lt;urls&gt;&lt;/urls&gt;&lt;custom3&gt;UDICE-French Research Universities&amp;#xD;Universite Paris Cite&amp;#xD;Assistance Publique Hopitaux Paris (APHP)&amp;#xD;Hopital Universitaire Cochin - APHP&lt;/custom3&gt;&lt;language&gt;English&lt;/language&gt;&lt;/record&gt;&lt;/Cite&gt;&lt;/EndNote&gt;</w:instrTex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1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</w:tcPr>
          <w:p w14:paraId="175DEC40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</w:tcPr>
          <w:p w14:paraId="093D0947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France</w:t>
            </w:r>
          </w:p>
        </w:tc>
        <w:tc>
          <w:tcPr>
            <w:tcW w:w="0" w:type="auto"/>
          </w:tcPr>
          <w:p w14:paraId="0599A937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47</w:t>
            </w:r>
          </w:p>
        </w:tc>
        <w:tc>
          <w:tcPr>
            <w:tcW w:w="0" w:type="auto"/>
          </w:tcPr>
          <w:p w14:paraId="72FD6665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</w:tcPr>
          <w:p w14:paraId="7E4E24A8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</w:tcPr>
          <w:p w14:paraId="16E14FEC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</w:tcPr>
          <w:p w14:paraId="5CC3D332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</w:tcPr>
          <w:p w14:paraId="5F8A036C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</w:tcPr>
          <w:p w14:paraId="4CB23368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</w:tcPr>
          <w:p w14:paraId="6B6AE935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Classification Criteria for Psoriatic Arthritis (CASPAR) criteria</w:t>
            </w:r>
          </w:p>
        </w:tc>
      </w:tr>
      <w:tr w:rsidR="00DE0F39" w:rsidRPr="00885369" w14:paraId="525476F0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548885D" w14:textId="65853C4F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Coates et al., 2020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Db2F0ZXM8L0F1dGhvcj48WWVhcj4yMDIwPC9ZZWFyPjxS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Db2F0ZXM8L0F1dGhvcj48WWVhcj4yMDIwPC9ZZWFyPjxS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.DATA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2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6AA4105B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33145238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Multinational</w:t>
            </w:r>
          </w:p>
        </w:tc>
        <w:tc>
          <w:tcPr>
            <w:tcW w:w="0" w:type="auto"/>
            <w:hideMark/>
          </w:tcPr>
          <w:p w14:paraId="2DA2FC0C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286</w:t>
            </w:r>
          </w:p>
        </w:tc>
        <w:tc>
          <w:tcPr>
            <w:tcW w:w="799" w:type="dxa"/>
            <w:hideMark/>
          </w:tcPr>
          <w:p w14:paraId="60AC19B2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41.2 (13.3)</w:t>
            </w:r>
          </w:p>
        </w:tc>
        <w:tc>
          <w:tcPr>
            <w:tcW w:w="557" w:type="dxa"/>
            <w:hideMark/>
          </w:tcPr>
          <w:p w14:paraId="4562AA7D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48%</w:t>
            </w:r>
          </w:p>
        </w:tc>
        <w:tc>
          <w:tcPr>
            <w:tcW w:w="0" w:type="auto"/>
            <w:hideMark/>
          </w:tcPr>
          <w:p w14:paraId="75335BAB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9.0 (8.6)</w:t>
            </w:r>
          </w:p>
        </w:tc>
        <w:tc>
          <w:tcPr>
            <w:tcW w:w="0" w:type="auto"/>
            <w:hideMark/>
          </w:tcPr>
          <w:p w14:paraId="4E509C4B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0588B5C0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bDMARD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: 38%; oral DMARD only: 33%; oral DMARD +</w:t>
            </w: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bDMARD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: 18%; NASIDs/steroids only: 11%</w:t>
            </w:r>
          </w:p>
        </w:tc>
        <w:tc>
          <w:tcPr>
            <w:tcW w:w="0" w:type="auto"/>
            <w:hideMark/>
          </w:tcPr>
          <w:p w14:paraId="68B14BAF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56%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4B1569B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DE0F39" w:rsidRPr="00885369" w14:paraId="02B041ED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D63ADFB" w14:textId="3AB14C5D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Duruöz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20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EdXJ1w7Z6PC9BdXRob3I+PFllYXI+MjAyMDwvWWVhcj48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EdXJ1w7Z6PC9BdXRob3I+PFllYXI+MjAyMDwvWWVhcj48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.DATA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3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44163307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22B059E7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Turkey</w:t>
            </w:r>
          </w:p>
        </w:tc>
        <w:tc>
          <w:tcPr>
            <w:tcW w:w="0" w:type="auto"/>
            <w:hideMark/>
          </w:tcPr>
          <w:p w14:paraId="6275BBE5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028</w:t>
            </w:r>
          </w:p>
        </w:tc>
        <w:tc>
          <w:tcPr>
            <w:tcW w:w="0" w:type="auto"/>
            <w:hideMark/>
          </w:tcPr>
          <w:p w14:paraId="59B63D3F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47 (12.2)</w:t>
            </w:r>
          </w:p>
        </w:tc>
        <w:tc>
          <w:tcPr>
            <w:tcW w:w="0" w:type="auto"/>
            <w:hideMark/>
          </w:tcPr>
          <w:p w14:paraId="3F5879CC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34.1%</w:t>
            </w:r>
          </w:p>
        </w:tc>
        <w:tc>
          <w:tcPr>
            <w:tcW w:w="0" w:type="auto"/>
            <w:hideMark/>
          </w:tcPr>
          <w:p w14:paraId="40454DC4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6.4 (7.3)</w:t>
            </w:r>
          </w:p>
        </w:tc>
        <w:tc>
          <w:tcPr>
            <w:tcW w:w="0" w:type="auto"/>
            <w:hideMark/>
          </w:tcPr>
          <w:p w14:paraId="3DC53D0F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.4 (3.2)</w:t>
            </w:r>
          </w:p>
        </w:tc>
        <w:tc>
          <w:tcPr>
            <w:tcW w:w="0" w:type="auto"/>
            <w:hideMark/>
          </w:tcPr>
          <w:p w14:paraId="52C42EA8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4B3EC470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202DB9F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Classification Criteria for Psoriatic Arthritis (CASPAR) criteria</w:t>
            </w:r>
          </w:p>
        </w:tc>
      </w:tr>
      <w:tr w:rsidR="00DE0F39" w:rsidRPr="00885369" w14:paraId="4B9E8626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EDDC86F" w14:textId="064FA52D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Giacomelli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15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HaWFjb21lbGxpPC9BdXRob3I+PFllYXI+MjAxNTwvWWVh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HaWFjb21lbGxpPC9BdXRob3I+PFllYXI+MjAxNTwvWWVh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.DATA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4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5D5F3207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280F1002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Italy</w:t>
            </w:r>
          </w:p>
        </w:tc>
        <w:tc>
          <w:tcPr>
            <w:tcW w:w="0" w:type="auto"/>
            <w:hideMark/>
          </w:tcPr>
          <w:p w14:paraId="64E5F1EB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214</w:t>
            </w:r>
          </w:p>
        </w:tc>
        <w:tc>
          <w:tcPr>
            <w:tcW w:w="0" w:type="auto"/>
            <w:hideMark/>
          </w:tcPr>
          <w:p w14:paraId="647EB25D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6B8D8C7F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3053E7DD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1DF2C934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061D810C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Biologic: 68.7%</w:t>
            </w:r>
          </w:p>
        </w:tc>
        <w:tc>
          <w:tcPr>
            <w:tcW w:w="0" w:type="auto"/>
            <w:hideMark/>
          </w:tcPr>
          <w:p w14:paraId="34EC62D5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68.70%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6B984511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Classification Criteria for Psoriatic Arthritis (CASPAR) criteria</w:t>
            </w:r>
          </w:p>
        </w:tc>
      </w:tr>
      <w:tr w:rsidR="00DE0F39" w:rsidRPr="00885369" w14:paraId="3234BB3F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B8D4C14" w14:textId="601EABCF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Gossec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22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Hb3NzZWM8L0F1dGhvcj48WWVhcj4yMDIyPC9ZZWFyPjxS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Hb3NzZWM8L0F1dGhvcj48WWVhcj4yMDIyPC9ZZWFyPjxS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.DATA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5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16AC60CD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6E0A6186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Multinational</w:t>
            </w:r>
          </w:p>
        </w:tc>
        <w:tc>
          <w:tcPr>
            <w:tcW w:w="0" w:type="auto"/>
            <w:hideMark/>
          </w:tcPr>
          <w:p w14:paraId="1F4C55B5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831</w:t>
            </w:r>
          </w:p>
        </w:tc>
        <w:tc>
          <w:tcPr>
            <w:tcW w:w="0" w:type="auto"/>
            <w:hideMark/>
          </w:tcPr>
          <w:p w14:paraId="4E80B62D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47.5 (13.4)</w:t>
            </w:r>
          </w:p>
        </w:tc>
        <w:tc>
          <w:tcPr>
            <w:tcW w:w="0" w:type="auto"/>
            <w:hideMark/>
          </w:tcPr>
          <w:p w14:paraId="3AD9C9BE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53.1%</w:t>
            </w:r>
          </w:p>
        </w:tc>
        <w:tc>
          <w:tcPr>
            <w:tcW w:w="0" w:type="auto"/>
            <w:hideMark/>
          </w:tcPr>
          <w:p w14:paraId="501D5F5B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5.3 (6.6)</w:t>
            </w:r>
          </w:p>
        </w:tc>
        <w:tc>
          <w:tcPr>
            <w:tcW w:w="0" w:type="auto"/>
            <w:hideMark/>
          </w:tcPr>
          <w:p w14:paraId="11DFFE07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59210F75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Biologic: 48.1%</w:t>
            </w:r>
          </w:p>
        </w:tc>
        <w:tc>
          <w:tcPr>
            <w:tcW w:w="0" w:type="auto"/>
            <w:hideMark/>
          </w:tcPr>
          <w:p w14:paraId="645AEF31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48.10%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F971607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DE0F39" w:rsidRPr="00885369" w14:paraId="70F1A605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C003C46" w14:textId="2863A0AF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Gudu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16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HdWR1PC9BdXRob3I+PFllYXI+MjAxNjwvWWVhcj48UmVj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HdWR1PC9BdXRob3I+PFllYXI+MjAxNjwvWWVhcj48UmVj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.DATA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6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201521D9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65C04232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Multinational</w:t>
            </w:r>
          </w:p>
        </w:tc>
        <w:tc>
          <w:tcPr>
            <w:tcW w:w="0" w:type="auto"/>
            <w:hideMark/>
          </w:tcPr>
          <w:p w14:paraId="1BB85321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246</w:t>
            </w:r>
          </w:p>
        </w:tc>
        <w:tc>
          <w:tcPr>
            <w:tcW w:w="0" w:type="auto"/>
            <w:hideMark/>
          </w:tcPr>
          <w:p w14:paraId="0959E019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51.2 (13.5)</w:t>
            </w:r>
          </w:p>
        </w:tc>
        <w:tc>
          <w:tcPr>
            <w:tcW w:w="0" w:type="auto"/>
            <w:hideMark/>
          </w:tcPr>
          <w:p w14:paraId="57F6E105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48.4%</w:t>
            </w:r>
          </w:p>
        </w:tc>
        <w:tc>
          <w:tcPr>
            <w:tcW w:w="0" w:type="auto"/>
            <w:hideMark/>
          </w:tcPr>
          <w:p w14:paraId="352350AA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0.0 (10.2)</w:t>
            </w:r>
          </w:p>
        </w:tc>
        <w:tc>
          <w:tcPr>
            <w:tcW w:w="0" w:type="auto"/>
            <w:hideMark/>
          </w:tcPr>
          <w:p w14:paraId="26DA470D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1EE48788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Biologic: 34.4%; synthetic DMARD: 65.1%</w:t>
            </w:r>
          </w:p>
        </w:tc>
        <w:tc>
          <w:tcPr>
            <w:tcW w:w="0" w:type="auto"/>
            <w:hideMark/>
          </w:tcPr>
          <w:p w14:paraId="40301CA9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34.40%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0C85856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Classification Criteria for Psoriatic Arthritis (CASPAR) criteria</w:t>
            </w:r>
          </w:p>
        </w:tc>
      </w:tr>
      <w:tr w:rsidR="00DE0F39" w:rsidRPr="00885369" w14:paraId="61C5A21D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17AF24D" w14:textId="614D4248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Haugeberg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20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/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&lt;EndNote&gt;&lt;Cite&gt;&lt;Author&gt;Haugeberg&lt;/Author&gt;&lt;Year&gt;2020&lt;/Year&gt;&lt;RecNum&gt;844&lt;/RecNum&gt;&lt;DisplayText&gt;&lt;style face="superscript"&gt;7&lt;/style&gt;&lt;/DisplayText&gt;&lt;record&gt;&lt;rec-number&gt;844&lt;/rec-number&gt;&lt;foreign-keys&gt;&lt;key app="EN" db-id="9zpww0rpdtrpdpeas515dadyff29559e5ew2" timestamp="1670406506"&gt;844&lt;/key&gt;&lt;/foreign-keys&gt;&lt;ref-type name="Journal Article"&gt;17&lt;/ref-type&gt;&lt;contributors&gt;&lt;authors&gt;&lt;author&gt;Haugeberg, G.&lt;/author&gt;&lt;author&gt;Hoff, M.&lt;/author&gt;&lt;author&gt;Kavanaugh, A.&lt;/author&gt;&lt;author&gt;Michelsen, B.&lt;/author&gt;&lt;/authors&gt;&lt;/contributors&gt;&lt;auth-address&gt;Sorlandet Hosp, Dept Med, Div Rheumatol, POB 416, N-4604 Kristiansand S, Norway&amp;#xD;Norwegian Univ Sci &amp;amp; Technol, Div Rheumatol, Dept Neurosci, Trondheim, Norway&amp;#xD;Univ Calif San Diego, Sch Med, Dept Med, La Jolla, CA 92093 USA&lt;/auth-address&gt;&lt;titles&gt;&lt;title&gt;Psoriatic arthritis: exploring the occurrence of sleep disturbances, fatigue, and depression and their correlates&lt;/title&gt;&lt;secondary-title&gt;ARTHRITIS RESEARCH &amp;amp; THERAPY&lt;/secondary-title&gt;&lt;/titles&gt;&lt;periodical&gt;&lt;full-title&gt;Arthritis research &amp;amp; therapy&lt;/full-title&gt;&lt;/periodical&gt;&lt;volume&gt;22&lt;/volume&gt;&lt;number&gt;1&lt;/number&gt;&lt;keywords&gt;&lt;keyword&gt;Psoriatic arthritis&lt;/keyword&gt;&lt;keyword&gt;Sleep disturbance&lt;/keyword&gt;&lt;keyword&gt;Fatigue&lt;/keyword&gt;&lt;keyword&gt;Depression&lt;/keyword&gt;&lt;keyword&gt;QUALITY-OF-LIFE&lt;/keyword&gt;&lt;keyword&gt;RHEUMATOID-ARTHRITIS&lt;/keyword&gt;&lt;keyword&gt;DISEASE&lt;/keyword&gt;&lt;keyword&gt;COMORBIDITIES&lt;/keyword&gt;&lt;keyword&gt;DISORDERS&lt;/keyword&gt;&lt;keyword&gt;SYMPTOMS&lt;/keyword&gt;&lt;keyword&gt;ANXIETY&lt;/keyword&gt;&lt;keyword&gt;IMPACT&lt;/keyword&gt;&lt;/keywords&gt;&lt;dates&gt;&lt;year&gt;2020&lt;/year&gt;&lt;pub-dates&gt;&lt;date&gt;AUG 26&lt;/date&gt;&lt;/pub-dates&gt;&lt;/dates&gt;&lt;isbn&gt;1478-6354&amp;#xD;1478-6362 J9 - ARTHRITIS RES THER&lt;/isbn&gt;&lt;accession-num&gt;WOS:000565972900001&lt;/accession-num&gt;&lt;urls&gt;&lt;/urls&gt;&lt;custom3&gt;Norwegian University of Science &amp;amp; Technology (NTNU)&amp;#xD;University of California System&amp;#xD;University of California San Diego&lt;/custom3&gt;&lt;custom7&gt;198&lt;/custom7&gt;&lt;electronic-resource-num&gt;10.1186/s13075-020-02294-w&lt;/electronic-resource-num&gt;&lt;language&gt;English&lt;/language&gt;&lt;/record&gt;&lt;/Cite&gt;&lt;/EndNote&gt;</w:instrTex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7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64AE1769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05C51421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orway</w:t>
            </w:r>
          </w:p>
        </w:tc>
        <w:tc>
          <w:tcPr>
            <w:tcW w:w="0" w:type="auto"/>
            <w:hideMark/>
          </w:tcPr>
          <w:p w14:paraId="74A1F407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37</w:t>
            </w:r>
          </w:p>
        </w:tc>
        <w:tc>
          <w:tcPr>
            <w:tcW w:w="0" w:type="auto"/>
            <w:hideMark/>
          </w:tcPr>
          <w:p w14:paraId="041B99AC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12121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212121"/>
                <w:kern w:val="0"/>
                <w:sz w:val="12"/>
                <w:szCs w:val="12"/>
                <w14:ligatures w14:val="none"/>
              </w:rPr>
              <w:t>52.3 (10.3)</w:t>
            </w:r>
          </w:p>
        </w:tc>
        <w:tc>
          <w:tcPr>
            <w:tcW w:w="0" w:type="auto"/>
            <w:hideMark/>
          </w:tcPr>
          <w:p w14:paraId="31E308F8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12121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212121"/>
                <w:kern w:val="0"/>
                <w:sz w:val="12"/>
                <w:szCs w:val="12"/>
                <w14:ligatures w14:val="none"/>
              </w:rPr>
              <w:t>50%</w:t>
            </w:r>
          </w:p>
        </w:tc>
        <w:tc>
          <w:tcPr>
            <w:tcW w:w="0" w:type="auto"/>
            <w:hideMark/>
          </w:tcPr>
          <w:p w14:paraId="6DDBCF62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8.8 (6.8)</w:t>
            </w:r>
          </w:p>
        </w:tc>
        <w:tc>
          <w:tcPr>
            <w:tcW w:w="0" w:type="auto"/>
            <w:hideMark/>
          </w:tcPr>
          <w:p w14:paraId="24AFD2C5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2.6 (3.7)</w:t>
            </w:r>
          </w:p>
        </w:tc>
        <w:tc>
          <w:tcPr>
            <w:tcW w:w="0" w:type="auto"/>
            <w:hideMark/>
          </w:tcPr>
          <w:p w14:paraId="0835A643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bDMARD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: 32.4%; </w:t>
            </w: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sDMARD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: 58.4%</w:t>
            </w:r>
          </w:p>
        </w:tc>
        <w:tc>
          <w:tcPr>
            <w:tcW w:w="0" w:type="auto"/>
            <w:hideMark/>
          </w:tcPr>
          <w:p w14:paraId="0D3811E3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32.40%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B12F81F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Classification Criteria for Psoriatic Arthritis (CASPAR) criteria</w:t>
            </w:r>
          </w:p>
        </w:tc>
      </w:tr>
      <w:tr w:rsidR="00DE0F39" w:rsidRPr="00885369" w14:paraId="506EA68B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5E91F1A" w14:textId="23B68088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Hustad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09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IdXN0ZWQ8L0F1dGhvcj48WWVhcj4yMDA5PC9ZZWFyPjxS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IdXN0ZWQ8L0F1dGhvcj48WWVhcj4yMDA5PC9ZZWFyPjxS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.DATA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8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0B5B3038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44558CEA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anada</w:t>
            </w:r>
          </w:p>
        </w:tc>
        <w:tc>
          <w:tcPr>
            <w:tcW w:w="0" w:type="auto"/>
            <w:hideMark/>
          </w:tcPr>
          <w:p w14:paraId="210BCC2B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499</w:t>
            </w:r>
          </w:p>
        </w:tc>
        <w:tc>
          <w:tcPr>
            <w:tcW w:w="0" w:type="auto"/>
            <w:hideMark/>
          </w:tcPr>
          <w:p w14:paraId="5CA45B52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48.5 (12.8)</w:t>
            </w:r>
          </w:p>
        </w:tc>
        <w:tc>
          <w:tcPr>
            <w:tcW w:w="0" w:type="auto"/>
            <w:hideMark/>
          </w:tcPr>
          <w:p w14:paraId="2850407E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57%</w:t>
            </w:r>
          </w:p>
        </w:tc>
        <w:tc>
          <w:tcPr>
            <w:tcW w:w="0" w:type="auto"/>
            <w:hideMark/>
          </w:tcPr>
          <w:p w14:paraId="29C6E43D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4E2EB00E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6 (8.9)</w:t>
            </w:r>
          </w:p>
        </w:tc>
        <w:tc>
          <w:tcPr>
            <w:tcW w:w="0" w:type="auto"/>
            <w:hideMark/>
          </w:tcPr>
          <w:p w14:paraId="7024F641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Ever used NASID: 79.2%; ever used DMARD: 50.9%; ever used immunosuppressive drug: 56.7%; ever used MTX: 56.7%; ever used oral steroids: 17.4%; ever used biologic: 5%</w:t>
            </w:r>
          </w:p>
        </w:tc>
        <w:tc>
          <w:tcPr>
            <w:tcW w:w="0" w:type="auto"/>
            <w:hideMark/>
          </w:tcPr>
          <w:p w14:paraId="55080E67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11D69C0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Classification Criteria for Psoriatic Arthritis (CASPAR) criteria</w:t>
            </w:r>
          </w:p>
        </w:tc>
      </w:tr>
      <w:tr w:rsidR="00DE0F39" w:rsidRPr="00885369" w14:paraId="2A8B2376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FF7FA63" w14:textId="3C8F295D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Krajewska-Wlodarczyk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20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/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&lt;EndNote&gt;&lt;Cite&gt;&lt;Author&gt;Krajewska-Wlodarczyk&lt;/Author&gt;&lt;Year&gt;2020&lt;/Year&gt;&lt;RecNum&gt;855&lt;/RecNum&gt;&lt;DisplayText&gt;&lt;style face="superscript"&gt;9&lt;/style&gt;&lt;/DisplayText&gt;&lt;record&gt;&lt;rec-number&gt;855&lt;/rec-number&gt;&lt;foreign-keys&gt;&lt;key app="EN" db-id="9zpww0rpdtrpdpeas515dadyff29559e5ew2" timestamp="1670406506"&gt;855&lt;/key&gt;&lt;/foreign-keys&gt;&lt;ref-type name="Journal Article"&gt;17&lt;/ref-type&gt;&lt;contributors&gt;&lt;authors&gt;&lt;author&gt;Krajewska-Wlodarczyk, M.&lt;/author&gt;&lt;author&gt;Owczarczyk-Saczonek, A.&lt;/author&gt;&lt;author&gt;Placek, W.&lt;/author&gt;&lt;/authors&gt;&lt;/contributors&gt;&lt;auth-address&gt;Univ Warmia &amp;amp; Mazury, Coll Med, Sch Med, Dept Internal Med, 30 Wojska Polskiego St, PL-10900 Olsztyn, Poland&amp;#xD;Univ Warmia &amp;amp; Mazury, Coll Med, Sch Med, Dept Dermatol,Sexually Transmitted Dis &amp;amp; Clin Imm, Olsztyn, Poland&lt;/auth-address&gt;&lt;titles&gt;&lt;title&gt;Prevalence and severity of fatigue in psoriasis and psoriatic arthritis&lt;/title&gt;&lt;secondary-title&gt;POSTEPY DERMATOLOGII I ALERGOLOGII&lt;/secondary-title&gt;&lt;/titles&gt;&lt;periodical&gt;&lt;full-title&gt;POSTEPY DERMATOLOGII I ALERGOLOGII&lt;/full-title&gt;&lt;/periodical&gt;&lt;pages&gt;46-51&lt;/pages&gt;&lt;volume&gt;37&lt;/volume&gt;&lt;number&gt;1&lt;/number&gt;&lt;keywords&gt;&lt;keyword&gt;fatigue&lt;/keyword&gt;&lt;keyword&gt;inflammation&lt;/keyword&gt;&lt;keyword&gt;psoriasis&lt;/keyword&gt;&lt;keyword&gt;psoriatic arthritis&lt;/keyword&gt;&lt;keyword&gt;TO-SEVERE PSORIASIS&lt;/keyword&gt;&lt;keyword&gt;QUALITY-OF-LIFE&lt;/keyword&gt;&lt;keyword&gt;PATIENT-REPORTED OUTCOMES&lt;/keyword&gt;&lt;keyword&gt;FUNCTIONAL ASSESSMENT&lt;/keyword&gt;&lt;keyword&gt;DISEASE-ACTIVITY&lt;/keyword&gt;&lt;keyword&gt;ETANERCEPT THERAPY&lt;/keyword&gt;&lt;keyword&gt;PLAQUE PSORIASIS&lt;/keyword&gt;&lt;keyword&gt;MODERATE&lt;/keyword&gt;&lt;keyword&gt;SCALE&lt;/keyword&gt;&lt;keyword&gt;DEPRESSION&lt;/keyword&gt;&lt;/keywords&gt;&lt;dates&gt;&lt;year&gt;2020&lt;/year&gt;&lt;/dates&gt;&lt;isbn&gt;1642-395X J9 - POSTEP DERM ALERGOL&lt;/isbn&gt;&lt;accession-num&gt;WOS:000519592400007&lt;/accession-num&gt;&lt;urls&gt;&lt;/urls&gt;&lt;custom3&gt;University of Warmia &amp;amp; Mazury&lt;/custom3&gt;&lt;electronic-resource-num&gt;10.5114/ada.2019.83629&lt;/electronic-resource-num&gt;&lt;language&gt;English&lt;/language&gt;&lt;/record&gt;&lt;/Cite&gt;&lt;/EndNote&gt;</w:instrTex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9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274D8447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63D8693D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Poland</w:t>
            </w:r>
          </w:p>
        </w:tc>
        <w:tc>
          <w:tcPr>
            <w:tcW w:w="0" w:type="auto"/>
            <w:hideMark/>
          </w:tcPr>
          <w:p w14:paraId="004A3403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60</w:t>
            </w:r>
          </w:p>
        </w:tc>
        <w:tc>
          <w:tcPr>
            <w:tcW w:w="0" w:type="auto"/>
            <w:hideMark/>
          </w:tcPr>
          <w:p w14:paraId="39BA0B51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49.7 (8.8)</w:t>
            </w:r>
          </w:p>
        </w:tc>
        <w:tc>
          <w:tcPr>
            <w:tcW w:w="0" w:type="auto"/>
            <w:hideMark/>
          </w:tcPr>
          <w:p w14:paraId="3150ED0F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50%</w:t>
            </w:r>
          </w:p>
        </w:tc>
        <w:tc>
          <w:tcPr>
            <w:tcW w:w="0" w:type="auto"/>
            <w:hideMark/>
          </w:tcPr>
          <w:p w14:paraId="08A31705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7.6 (7.4)</w:t>
            </w:r>
          </w:p>
        </w:tc>
        <w:tc>
          <w:tcPr>
            <w:tcW w:w="0" w:type="auto"/>
            <w:hideMark/>
          </w:tcPr>
          <w:p w14:paraId="73B6C1A0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9.7 (8.0)</w:t>
            </w:r>
          </w:p>
        </w:tc>
        <w:tc>
          <w:tcPr>
            <w:tcW w:w="0" w:type="auto"/>
            <w:hideMark/>
          </w:tcPr>
          <w:p w14:paraId="452F1AC6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3B22FD50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85CC8AB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Classification Criteria for Psoriatic Arthritis (CASPAR) criteria</w:t>
            </w:r>
          </w:p>
        </w:tc>
      </w:tr>
      <w:tr w:rsidR="00DE0F39" w:rsidRPr="00885369" w14:paraId="2EDB9049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6DC2974" w14:textId="6985B8C3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Lai et al., 2021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MYWk8L0F1dGhvcj48WWVhcj4yMDIxPC9ZZWFyPjxSZWNO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MYWk8L0F1dGhvcj48WWVhcj4yMDIxPC9ZZWFyPjxSZWNO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.DATA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10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372F1AD6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25255976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Hong Kong</w:t>
            </w:r>
          </w:p>
        </w:tc>
        <w:tc>
          <w:tcPr>
            <w:tcW w:w="0" w:type="auto"/>
            <w:hideMark/>
          </w:tcPr>
          <w:p w14:paraId="24E5D5EA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231</w:t>
            </w:r>
          </w:p>
        </w:tc>
        <w:tc>
          <w:tcPr>
            <w:tcW w:w="0" w:type="auto"/>
            <w:hideMark/>
          </w:tcPr>
          <w:p w14:paraId="204C47E1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52.3 (12.2)</w:t>
            </w:r>
          </w:p>
        </w:tc>
        <w:tc>
          <w:tcPr>
            <w:tcW w:w="0" w:type="auto"/>
            <w:hideMark/>
          </w:tcPr>
          <w:p w14:paraId="296E3C5C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65.4%</w:t>
            </w:r>
          </w:p>
        </w:tc>
        <w:tc>
          <w:tcPr>
            <w:tcW w:w="0" w:type="auto"/>
            <w:hideMark/>
          </w:tcPr>
          <w:p w14:paraId="050E630D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13FAA418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1175F34E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Single conventional DMARD: 38.1%; dual conventional DMARDs: 12.6%; MTX: 35.5%; SSZ: 19%; LEF: 5.6%; </w:t>
            </w: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sA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: 8.2%; biologic: 19.5%; anti-TNF: 12.1%</w:t>
            </w:r>
          </w:p>
        </w:tc>
        <w:tc>
          <w:tcPr>
            <w:tcW w:w="0" w:type="auto"/>
            <w:hideMark/>
          </w:tcPr>
          <w:p w14:paraId="7503AEDB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9.50%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957F841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Classification Criteria for Psoriatic Arthritis (CASPAR) criteria</w:t>
            </w:r>
          </w:p>
        </w:tc>
      </w:tr>
      <w:tr w:rsidR="00DE0F39" w:rsidRPr="00885369" w14:paraId="49B25BB2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83AFC9D" w14:textId="73A842B8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val="es-ES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val="es-ES"/>
                <w14:ligatures w14:val="none"/>
              </w:rPr>
              <w:t xml:space="preserve">López-Medina et al., 2016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val="es-ES"/>
                <w14:ligatures w14:val="none"/>
              </w:rPr>
              <w:fldChar w:fldCharType="begin"/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val="es-ES"/>
                <w14:ligatures w14:val="none"/>
              </w:rPr>
              <w:instrText xml:space="preserve"> ADDIN EN.CITE &lt;EndNote&gt;&lt;Cite&gt;&lt;Author&gt;López-Medina&lt;/Author&gt;&lt;Year&gt;2016&lt;/Year&gt;&lt;RecNum&gt;1518&lt;/RecNum&gt;&lt;DisplayText&gt;&lt;style face="superscript"&gt;11&lt;/style&gt;&lt;/DisplayText&gt;&lt;record&gt;&lt;rec-number&gt;1518&lt;/rec-number&gt;&lt;foreign-keys&gt;&lt;key app="EN" db-id="9zpww0rpdtrpdpeas515dadyff29559e5ew2" timestamp="1670406542"&gt;1518&lt;/key&gt;&lt;/foreign-keys&gt;&lt;ref-type name="Journal Article"&gt;17&lt;/ref-type&gt;&lt;contributors&gt;&lt;authors&gt;&lt;author&gt;López-Medina, C.&lt;/author&gt;&lt;author&gt;Schiotis, R. E.&lt;/author&gt;&lt;author&gt;Font-Ugalde, P.&lt;/author&gt;&lt;author&gt;Castro-Villegas, M. C.&lt;/author&gt;&lt;author&gt;Calvo-Gutiérrez, J.&lt;/author&gt;&lt;author&gt;Ortega-Castro, R.&lt;/author&gt;&lt;author&gt;Jiménez-Gasco, R.&lt;/author&gt;&lt;author&gt;Escudero-Contreras, A.&lt;/author&gt;&lt;author&gt;Collantes-Estévez, E.&lt;/author&gt;&lt;/authors&gt;&lt;/contributors&gt;&lt;titles&gt;&lt;title&gt;Assessment of Fatigue in Spondyloarthritis and Its Association with Disease Activity&lt;/title&gt;&lt;secondary-title&gt;J Rheumatol&lt;/secondary-title&gt;&lt;/titles&gt;&lt;periodical&gt;&lt;full-title&gt;J Rheumatol&lt;/full-title&gt;&lt;/periodical&gt;&lt;pages&gt;751-7&lt;/pages&gt;&lt;volume&gt;43&lt;/volume&gt;&lt;number&gt;4&lt;/number&gt;&lt;edition&gt;20160215&lt;/edition&gt;&lt;keywords&gt;&lt;keyword&gt;Adult&lt;/keyword&gt;&lt;keyword&gt;Cross-Sectional Studies&lt;/keyword&gt;&lt;keyword&gt;Fatigue/*diagnosis/etiology&lt;/keyword&gt;&lt;keyword&gt;Female&lt;/keyword&gt;&lt;keyword&gt;Health Surveys&lt;/keyword&gt;&lt;keyword&gt;Humans&lt;/keyword&gt;&lt;keyword&gt;Male&lt;/keyword&gt;&lt;keyword&gt;Middle Aged&lt;/keyword&gt;&lt;keyword&gt;Pain Measurement&lt;/keyword&gt;&lt;keyword&gt;Quality of Life&lt;/keyword&gt;&lt;keyword&gt;Severity of Illness Index&lt;/keyword&gt;&lt;keyword&gt;Spondylarthritis/*complications/diagnosis&lt;/keyword&gt;&lt;keyword&gt;Symptom Assessment&lt;/keyword&gt;&lt;keyword&gt;Disease activity&lt;/keyword&gt;&lt;keyword&gt;Fatigue&lt;/keyword&gt;&lt;keyword&gt;Spondyloarthropathy&lt;/keyword&gt;&lt;/keywords&gt;&lt;dates&gt;&lt;year&gt;2016&lt;/year&gt;&lt;pub-dates&gt;&lt;date&gt;Apr&lt;/date&gt;&lt;/pub-dates&gt;&lt;/dates&gt;&lt;isbn&gt;0315-162X (Print)&amp;#xD;0315-162x&lt;/isbn&gt;&lt;accession-num&gt;26879350&lt;/accession-num&gt;&lt;urls&gt;&lt;/urls&gt;&lt;electronic-resource-num&gt;10.3899/jrheum.150832&lt;/electronic-resource-num&gt;&lt;remote-database-provider&gt;NLM&lt;/remote-database-provider&gt;&lt;language&gt;eng&lt;/language&gt;&lt;/record&gt;&lt;/Cite&gt;&lt;/EndNote&gt;</w:instrTex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val="es-ES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:lang w:val="es-ES"/>
                <w14:ligatures w14:val="none"/>
              </w:rPr>
              <w:t>11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:lang w:val="es-ES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49F9E070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1223F485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pain</w:t>
            </w:r>
          </w:p>
        </w:tc>
        <w:tc>
          <w:tcPr>
            <w:tcW w:w="0" w:type="auto"/>
            <w:hideMark/>
          </w:tcPr>
          <w:p w14:paraId="08683EE7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507</w:t>
            </w:r>
          </w:p>
        </w:tc>
        <w:tc>
          <w:tcPr>
            <w:tcW w:w="0" w:type="auto"/>
            <w:hideMark/>
          </w:tcPr>
          <w:p w14:paraId="2241DA51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53612A52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51A15DE9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369C907B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2F5F9A8C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01B8BADD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6E56722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Classification criteria of the European Spondyloarthropathy Study Group (ESSG)</w:t>
            </w:r>
          </w:p>
        </w:tc>
      </w:tr>
      <w:tr w:rsidR="00DE0F39" w:rsidRPr="00885369" w14:paraId="1B5A4364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A748C10" w14:textId="04B4E229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Overman et al., 2016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PdmVybWFuPC9BdXRob3I+PFllYXI+MjAxNjwvWWVhcj48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PdmVybWFuPC9BdXRob3I+PFllYXI+MjAxNjwvWWVhcj48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.DATA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12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442E17D5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37550DF0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Multinational</w:t>
            </w:r>
          </w:p>
        </w:tc>
        <w:tc>
          <w:tcPr>
            <w:tcW w:w="0" w:type="auto"/>
            <w:hideMark/>
          </w:tcPr>
          <w:p w14:paraId="55047592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18</w:t>
            </w:r>
          </w:p>
        </w:tc>
        <w:tc>
          <w:tcPr>
            <w:tcW w:w="0" w:type="auto"/>
            <w:hideMark/>
          </w:tcPr>
          <w:p w14:paraId="271F4386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756E2B37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1E7CDE62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376C23C1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4AA467E6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2032B2A8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3FC912D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DE0F39" w:rsidRPr="00885369" w14:paraId="3B6B5615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0D81736" w14:textId="7C8FEF42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Pilgaard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19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/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&lt;EndNote&gt;&lt;Cite&gt;&lt;Author&gt;Pilgaard&lt;/Author&gt;&lt;Year&gt;2019&lt;/Year&gt;&lt;RecNum&gt;102&lt;/RecNum&gt;&lt;DisplayText&gt;&lt;style face="superscript"&gt;13&lt;/style&gt;&lt;/DisplayText&gt;&lt;record&gt;&lt;rec-number&gt;102&lt;/rec-number&gt;&lt;foreign-keys&gt;&lt;key app="EN" db-id="9zpww0rpdtrpdpeas515dadyff29559e5ew2" timestamp="1670406465"&gt;102&lt;/key&gt;&lt;/foreign-keys&gt;&lt;ref-type name="Journal Article"&gt;17&lt;/ref-type&gt;&lt;contributors&gt;&lt;authors&gt;&lt;author&gt;Pilgaard, Trine&lt;/author&gt;&lt;author&gt;Hagelund, Lise&lt;/author&gt;&lt;author&gt;Stallknecht, Sandra Elkjær&lt;/author&gt;&lt;author&gt;Jensen, Henrik Holm&lt;/author&gt;&lt;author&gt;Esbensen, Bente Appel&lt;/author&gt;&lt;/authors&gt;&lt;/contributors&gt;&lt;titles&gt;&lt;title&gt;Severity of fatigue in people with rheumatoid arthritis, psoriatic arthritis and spondyloarthritis–Results of a cross-sectional study&lt;/title&gt;&lt;secondary-title&gt;PloS one&lt;/secondary-title&gt;&lt;/titles&gt;&lt;periodical&gt;&lt;full-title&gt;PloS one&lt;/full-title&gt;&lt;/periodical&gt;&lt;pages&gt;e0218831&lt;/pages&gt;&lt;volume&gt;14&lt;/volume&gt;&lt;number&gt;6&lt;/number&gt;&lt;dates&gt;&lt;year&gt;2019&lt;/year&gt;&lt;/dates&gt;&lt;isbn&gt;1932-6203&lt;/isbn&gt;&lt;urls&gt;&lt;/urls&gt;&lt;/record&gt;&lt;/Cite&gt;&lt;/EndNote&gt;</w:instrTex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13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2CFF6230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5C6690BF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Denmark</w:t>
            </w:r>
          </w:p>
        </w:tc>
        <w:tc>
          <w:tcPr>
            <w:tcW w:w="0" w:type="auto"/>
            <w:hideMark/>
          </w:tcPr>
          <w:p w14:paraId="65CBC9E6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85</w:t>
            </w:r>
          </w:p>
        </w:tc>
        <w:tc>
          <w:tcPr>
            <w:tcW w:w="0" w:type="auto"/>
            <w:hideMark/>
          </w:tcPr>
          <w:p w14:paraId="560D6694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5B25166D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38DA4B8F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29917F5F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4DD031DB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4715904D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14DA979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DE0F39" w:rsidRPr="00885369" w14:paraId="69281D74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FD23647" w14:textId="3955BF88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kougaard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20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ZW5oYWdlbiBVbml2ZXJzaXR5IEhvc3BpdGFsLCBCaXNwZWJqZXJnIGFuZCBGcmVkZXJpa3NiZXJn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Ta291Z2FhcmQ8L0F1dGhvcj48WWVhcj4yMDIwPC9ZZWFy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=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.DATA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ZW5oYWdlbiBVbml2ZXJzaXR5IEhvc3BpdGFsLCBCaXNwZWJqZXJnIGFuZCBGcmVkZXJpa3NiZXJn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.DATA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14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5E7902AE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6368B296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Denmark</w:t>
            </w:r>
          </w:p>
        </w:tc>
        <w:tc>
          <w:tcPr>
            <w:tcW w:w="0" w:type="auto"/>
            <w:hideMark/>
          </w:tcPr>
          <w:p w14:paraId="42981B7A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062</w:t>
            </w:r>
          </w:p>
        </w:tc>
        <w:tc>
          <w:tcPr>
            <w:tcW w:w="0" w:type="auto"/>
            <w:hideMark/>
          </w:tcPr>
          <w:p w14:paraId="6063023E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5159E614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51.3%</w:t>
            </w:r>
          </w:p>
        </w:tc>
        <w:tc>
          <w:tcPr>
            <w:tcW w:w="0" w:type="auto"/>
            <w:hideMark/>
          </w:tcPr>
          <w:p w14:paraId="00DC7A24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254667A2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1902804E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Biologic: 43.1%; MTX: 60.8%; steroids: 1.2%</w:t>
            </w:r>
          </w:p>
        </w:tc>
        <w:tc>
          <w:tcPr>
            <w:tcW w:w="0" w:type="auto"/>
            <w:hideMark/>
          </w:tcPr>
          <w:p w14:paraId="1000F623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43.10%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FEF449E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DE0F39" w:rsidRPr="00885369" w14:paraId="3E621A6F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2FEC83D" w14:textId="44827874" w:rsidR="00DE0F39" w:rsidRPr="00885369" w:rsidRDefault="00DE0F39" w:rsidP="00957E12">
            <w:pP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Tan et al., 2020 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UYW48L0F1dGhvcj48WWVhcj4yMDIwPC9ZZWFyPjxSZWNO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begin">
                <w:fldData xml:space="preserve">PEVuZE5vdGU+PENpdGU+PEF1dGhvcj5UYW48L0F1dGhvcj48WWVhcj4yMDIwPC9ZZWFyPjxSZWNO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</w:fldData>
              </w:fldCha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instrText xml:space="preserve"> ADDIN EN.CITE.DATA </w:instrText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="008E2514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separate"/>
            </w:r>
            <w:r w:rsidR="008E2514" w:rsidRPr="008E2514">
              <w:rPr>
                <w:rFonts w:ascii="Arial" w:eastAsia="Times New Roman" w:hAnsi="Arial" w:cs="Arial"/>
                <w:noProof/>
                <w:color w:val="000000"/>
                <w:kern w:val="0"/>
                <w:sz w:val="12"/>
                <w:szCs w:val="12"/>
                <w:vertAlign w:val="superscript"/>
                <w14:ligatures w14:val="none"/>
              </w:rPr>
              <w:t>15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fldChar w:fldCharType="end"/>
            </w:r>
          </w:p>
        </w:tc>
        <w:tc>
          <w:tcPr>
            <w:tcW w:w="0" w:type="auto"/>
            <w:hideMark/>
          </w:tcPr>
          <w:p w14:paraId="4354AD44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ross-sectional</w:t>
            </w:r>
          </w:p>
        </w:tc>
        <w:tc>
          <w:tcPr>
            <w:tcW w:w="0" w:type="auto"/>
            <w:hideMark/>
          </w:tcPr>
          <w:p w14:paraId="2287F321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ingapore</w:t>
            </w:r>
          </w:p>
        </w:tc>
        <w:tc>
          <w:tcPr>
            <w:tcW w:w="0" w:type="auto"/>
            <w:hideMark/>
          </w:tcPr>
          <w:p w14:paraId="54870244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31</w:t>
            </w:r>
          </w:p>
        </w:tc>
        <w:tc>
          <w:tcPr>
            <w:tcW w:w="0" w:type="auto"/>
            <w:hideMark/>
          </w:tcPr>
          <w:p w14:paraId="5A6EDD44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50.1 (13.5)</w:t>
            </w:r>
          </w:p>
        </w:tc>
        <w:tc>
          <w:tcPr>
            <w:tcW w:w="0" w:type="auto"/>
            <w:hideMark/>
          </w:tcPr>
          <w:p w14:paraId="6A2B6F7D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50.4%</w:t>
            </w:r>
          </w:p>
        </w:tc>
        <w:tc>
          <w:tcPr>
            <w:tcW w:w="0" w:type="auto"/>
            <w:hideMark/>
          </w:tcPr>
          <w:p w14:paraId="1F60FCEF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66D40D3A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0" w:type="auto"/>
            <w:hideMark/>
          </w:tcPr>
          <w:p w14:paraId="700C50F2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DMARDs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: 74.8%; </w:t>
            </w: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bDMARDs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: 11.8%</w:t>
            </w:r>
          </w:p>
        </w:tc>
        <w:tc>
          <w:tcPr>
            <w:tcW w:w="0" w:type="auto"/>
            <w:hideMark/>
          </w:tcPr>
          <w:p w14:paraId="238A3CD1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1.80%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94BDCCB" w14:textId="77777777" w:rsidR="00DE0F39" w:rsidRPr="00885369" w:rsidRDefault="00DE0F39" w:rsidP="00957E12">
            <w:pPr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b w:val="0"/>
                <w:bCs w:val="0"/>
                <w:color w:val="000000"/>
                <w:kern w:val="0"/>
                <w:sz w:val="12"/>
                <w:szCs w:val="12"/>
                <w14:ligatures w14:val="none"/>
              </w:rPr>
              <w:t>Classification Criteria for Psoriatic Arthritis (CASPAR) criteria</w:t>
            </w:r>
          </w:p>
        </w:tc>
      </w:tr>
    </w:tbl>
    <w:p w14:paraId="549CE120" w14:textId="77777777" w:rsidR="00DE0F39" w:rsidRPr="0088536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NR: not reported; DMARD: disease-modifying anti-rheumatic drug; </w:t>
      </w:r>
      <w:proofErr w:type="spellStart"/>
      <w:r w:rsidRPr="00885369">
        <w:rPr>
          <w:rFonts w:ascii="Arial" w:hAnsi="Arial" w:cs="Arial"/>
          <w:sz w:val="12"/>
          <w:szCs w:val="12"/>
        </w:rPr>
        <w:t>bDMARD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: biologic disease-modifying anti-rheumatic drug; NASID: nonsteroidal anti-inflammatory drug; </w:t>
      </w:r>
      <w:proofErr w:type="spellStart"/>
      <w:r w:rsidRPr="00885369">
        <w:rPr>
          <w:rFonts w:ascii="Arial" w:hAnsi="Arial" w:cs="Arial"/>
          <w:sz w:val="12"/>
          <w:szCs w:val="12"/>
        </w:rPr>
        <w:t>csDMARD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: conventional synthetic disease-modifying anti-rheumatic drug; MTX: methotrexate; SSZ: sulfasalazine; LEF: leflunomide; </w:t>
      </w:r>
      <w:proofErr w:type="spellStart"/>
      <w:r w:rsidRPr="00885369">
        <w:rPr>
          <w:rFonts w:ascii="Arial" w:hAnsi="Arial" w:cs="Arial"/>
          <w:sz w:val="12"/>
          <w:szCs w:val="12"/>
        </w:rPr>
        <w:t>CsA</w:t>
      </w:r>
      <w:proofErr w:type="spellEnd"/>
      <w:r w:rsidRPr="00885369">
        <w:rPr>
          <w:rFonts w:ascii="Arial" w:hAnsi="Arial" w:cs="Arial"/>
          <w:sz w:val="12"/>
          <w:szCs w:val="12"/>
        </w:rPr>
        <w:t>: cyclosporine; anti-TNF: anti-</w:t>
      </w:r>
      <w:proofErr w:type="spellStart"/>
      <w:r w:rsidRPr="00885369">
        <w:rPr>
          <w:rFonts w:ascii="Arial" w:hAnsi="Arial" w:cs="Arial"/>
          <w:sz w:val="12"/>
          <w:szCs w:val="12"/>
        </w:rPr>
        <w:t>tumor</w:t>
      </w:r>
      <w:proofErr w:type="spellEnd"/>
      <w:r w:rsidRPr="00885369">
        <w:rPr>
          <w:rFonts w:ascii="Arial" w:hAnsi="Arial" w:cs="Arial"/>
          <w:sz w:val="12"/>
          <w:szCs w:val="12"/>
        </w:rPr>
        <w:t xml:space="preserve"> necrosis factor</w:t>
      </w:r>
    </w:p>
    <w:p w14:paraId="2175696F" w14:textId="77777777" w:rsidR="00DE0F39" w:rsidRPr="00885369" w:rsidRDefault="00DE0F39" w:rsidP="00DE0F39">
      <w:pPr>
        <w:spacing w:line="216" w:lineRule="auto"/>
        <w:rPr>
          <w:rFonts w:ascii="Arial" w:hAnsi="Arial" w:cs="Arial"/>
          <w:sz w:val="12"/>
          <w:szCs w:val="12"/>
        </w:rPr>
      </w:pPr>
    </w:p>
    <w:p w14:paraId="305A94E0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1E0E2F24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213342C9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4695D02B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7C5FCF78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02A7243C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6125CC04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02109478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p w14:paraId="511C6FFF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4B017084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1146517F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35C23C28" w14:textId="77777777" w:rsidR="00266812" w:rsidRDefault="00266812" w:rsidP="00DE0F39">
      <w:pPr>
        <w:rPr>
          <w:rFonts w:ascii="Arial" w:hAnsi="Arial" w:cs="Arial"/>
          <w:sz w:val="12"/>
          <w:szCs w:val="12"/>
        </w:rPr>
      </w:pPr>
    </w:p>
    <w:p w14:paraId="12FA709A" w14:textId="4A6C3F39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Supplementary Table </w:t>
      </w:r>
      <w:r w:rsidR="00D53098">
        <w:rPr>
          <w:rFonts w:ascii="Arial" w:hAnsi="Arial" w:cs="Arial" w:hint="eastAsia"/>
          <w:sz w:val="12"/>
          <w:szCs w:val="12"/>
        </w:rPr>
        <w:t>S</w:t>
      </w:r>
      <w:r w:rsidRPr="00885369">
        <w:rPr>
          <w:rFonts w:ascii="Arial" w:hAnsi="Arial" w:cs="Arial"/>
          <w:sz w:val="12"/>
          <w:szCs w:val="12"/>
        </w:rPr>
        <w:t>2. Information on fatigue in the included articles</w:t>
      </w:r>
    </w:p>
    <w:tbl>
      <w:tblPr>
        <w:tblStyle w:val="ListTable2"/>
        <w:tblW w:w="0" w:type="auto"/>
        <w:tblLayout w:type="fixed"/>
        <w:tblLook w:val="04A0" w:firstRow="1" w:lastRow="0" w:firstColumn="1" w:lastColumn="0" w:noHBand="0" w:noVBand="1"/>
      </w:tblPr>
      <w:tblGrid>
        <w:gridCol w:w="1350"/>
        <w:gridCol w:w="2923"/>
        <w:gridCol w:w="1127"/>
        <w:gridCol w:w="3960"/>
      </w:tblGrid>
      <w:tr w:rsidR="00DE0F39" w:rsidRPr="00885369" w14:paraId="2DC6D4EF" w14:textId="77777777" w:rsidTr="00957E1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2CBE8642" w14:textId="77777777" w:rsidR="00DE0F39" w:rsidRPr="00885369" w:rsidRDefault="00DE0F39" w:rsidP="00957E12">
            <w:pPr>
              <w:jc w:val="right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tudy</w:t>
            </w:r>
          </w:p>
        </w:tc>
        <w:tc>
          <w:tcPr>
            <w:tcW w:w="2923" w:type="dxa"/>
            <w:hideMark/>
          </w:tcPr>
          <w:p w14:paraId="2431624D" w14:textId="77777777" w:rsidR="00DE0F39" w:rsidRPr="00885369" w:rsidRDefault="00DE0F39" w:rsidP="00957E12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Fatigue Tool</w:t>
            </w:r>
          </w:p>
        </w:tc>
        <w:tc>
          <w:tcPr>
            <w:tcW w:w="1127" w:type="dxa"/>
            <w:hideMark/>
          </w:tcPr>
          <w:p w14:paraId="1594F306" w14:textId="77777777" w:rsidR="00DE0F39" w:rsidRPr="00885369" w:rsidRDefault="00DE0F39" w:rsidP="00957E12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Fatigue Primary Objective</w:t>
            </w:r>
          </w:p>
        </w:tc>
        <w:tc>
          <w:tcPr>
            <w:tcW w:w="3960" w:type="dxa"/>
            <w:noWrap/>
            <w:hideMark/>
          </w:tcPr>
          <w:p w14:paraId="0E3BF8DC" w14:textId="77777777" w:rsidR="00DE0F39" w:rsidRPr="00885369" w:rsidRDefault="00DE0F39" w:rsidP="00957E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Fatigue Definition</w:t>
            </w:r>
          </w:p>
        </w:tc>
      </w:tr>
      <w:tr w:rsidR="00DE0F39" w:rsidRPr="00885369" w14:paraId="18AAEA8B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3FE39377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hauffier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13</w:t>
            </w:r>
          </w:p>
        </w:tc>
        <w:tc>
          <w:tcPr>
            <w:tcW w:w="2923" w:type="dxa"/>
            <w:hideMark/>
          </w:tcPr>
          <w:p w14:paraId="189D1061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Visual Analogue Scale (VAS): 0-100 mm</w:t>
            </w:r>
          </w:p>
        </w:tc>
        <w:tc>
          <w:tcPr>
            <w:tcW w:w="1127" w:type="dxa"/>
            <w:hideMark/>
          </w:tcPr>
          <w:p w14:paraId="5C8A0C0A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36FCBB51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ignificant fatigue: VAS&gt;50 mm</w:t>
            </w:r>
          </w:p>
        </w:tc>
      </w:tr>
      <w:tr w:rsidR="00DE0F39" w:rsidRPr="00885369" w14:paraId="12229D1D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6FF4A159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Coates et al., 2020</w:t>
            </w:r>
          </w:p>
        </w:tc>
        <w:tc>
          <w:tcPr>
            <w:tcW w:w="2923" w:type="dxa"/>
            <w:hideMark/>
          </w:tcPr>
          <w:p w14:paraId="16DEBEC8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2-item Psoriatic Arthritis Impact of Disease (PsAID-12) questionnaire</w:t>
            </w:r>
          </w:p>
        </w:tc>
        <w:tc>
          <w:tcPr>
            <w:tcW w:w="1127" w:type="dxa"/>
            <w:hideMark/>
          </w:tcPr>
          <w:p w14:paraId="7A49C443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3960" w:type="dxa"/>
            <w:noWrap/>
            <w:hideMark/>
          </w:tcPr>
          <w:p w14:paraId="7AFB34B9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DE0F39" w:rsidRPr="00885369" w14:paraId="1E6696F5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54F21768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Duruöz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20</w:t>
            </w:r>
          </w:p>
        </w:tc>
        <w:tc>
          <w:tcPr>
            <w:tcW w:w="2923" w:type="dxa"/>
            <w:hideMark/>
          </w:tcPr>
          <w:p w14:paraId="6678E19F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FF"/>
                <w:kern w:val="0"/>
                <w:sz w:val="12"/>
                <w:szCs w:val="12"/>
                <w:u w:val="single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FACIT-F (Functional Assessment of Chronic Illness Therapy – Fatigue)</w:t>
            </w:r>
          </w:p>
        </w:tc>
        <w:tc>
          <w:tcPr>
            <w:tcW w:w="1127" w:type="dxa"/>
            <w:hideMark/>
          </w:tcPr>
          <w:p w14:paraId="46747FBB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7E550325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ignificant fatigue: FACIT-F ≤ 30</w:t>
            </w:r>
          </w:p>
        </w:tc>
      </w:tr>
      <w:tr w:rsidR="00DE0F39" w:rsidRPr="00885369" w14:paraId="3B47C5B9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60B9F9DD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Giacomelli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15</w:t>
            </w:r>
          </w:p>
        </w:tc>
        <w:tc>
          <w:tcPr>
            <w:tcW w:w="2923" w:type="dxa"/>
            <w:hideMark/>
          </w:tcPr>
          <w:p w14:paraId="59B36A5A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Visual Analogue Scale (VAS): 0-100 mm</w:t>
            </w:r>
          </w:p>
        </w:tc>
        <w:tc>
          <w:tcPr>
            <w:tcW w:w="1127" w:type="dxa"/>
            <w:hideMark/>
          </w:tcPr>
          <w:p w14:paraId="5303DB15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3960" w:type="dxa"/>
            <w:noWrap/>
            <w:hideMark/>
          </w:tcPr>
          <w:p w14:paraId="55F88D0B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DE0F39" w:rsidRPr="00885369" w14:paraId="06A83A89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4B79252B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Gossec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22</w:t>
            </w:r>
          </w:p>
        </w:tc>
        <w:tc>
          <w:tcPr>
            <w:tcW w:w="2923" w:type="dxa"/>
            <w:hideMark/>
          </w:tcPr>
          <w:p w14:paraId="0193D018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12-item Psoriatic Arthritis Impact of Disease fatigue question: 0-10cm</w:t>
            </w:r>
          </w:p>
        </w:tc>
        <w:tc>
          <w:tcPr>
            <w:tcW w:w="1127" w:type="dxa"/>
            <w:hideMark/>
          </w:tcPr>
          <w:p w14:paraId="1EA2EAA8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6B1102E0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Fatigue: Psoriatic Arthritis Impact of Disease fatigue question score &gt; 0</w:t>
            </w:r>
          </w:p>
        </w:tc>
      </w:tr>
      <w:tr w:rsidR="00DE0F39" w:rsidRPr="00885369" w14:paraId="3DB2937D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7EDA4BE5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Gudu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16</w:t>
            </w:r>
          </w:p>
        </w:tc>
        <w:tc>
          <w:tcPr>
            <w:tcW w:w="2923" w:type="dxa"/>
            <w:hideMark/>
          </w:tcPr>
          <w:p w14:paraId="179E7DE4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12121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212121"/>
                <w:kern w:val="0"/>
                <w:sz w:val="12"/>
                <w:szCs w:val="12"/>
                <w14:ligatures w14:val="none"/>
              </w:rPr>
              <w:t>Numerical Rating Scale (NRS): 0–10 cm</w:t>
            </w:r>
          </w:p>
        </w:tc>
        <w:tc>
          <w:tcPr>
            <w:tcW w:w="1127" w:type="dxa"/>
            <w:hideMark/>
          </w:tcPr>
          <w:p w14:paraId="3650444F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4059522E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333333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333333"/>
                <w:kern w:val="0"/>
                <w:sz w:val="12"/>
                <w:szCs w:val="12"/>
                <w14:ligatures w14:val="none"/>
              </w:rPr>
              <w:t>Significant fatigue: NRS &gt; 5/10</w:t>
            </w:r>
          </w:p>
        </w:tc>
      </w:tr>
      <w:tr w:rsidR="00DE0F39" w:rsidRPr="00885369" w14:paraId="7F1413E0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06D10804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Haugeberg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20</w:t>
            </w:r>
          </w:p>
        </w:tc>
        <w:tc>
          <w:tcPr>
            <w:tcW w:w="2923" w:type="dxa"/>
            <w:hideMark/>
          </w:tcPr>
          <w:p w14:paraId="1C2D409F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12121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212121"/>
                <w:kern w:val="0"/>
                <w:sz w:val="12"/>
                <w:szCs w:val="12"/>
                <w14:ligatures w14:val="none"/>
              </w:rPr>
              <w:t>Numerical Rating Scale (NRS): 0–10 cm</w:t>
            </w:r>
          </w:p>
        </w:tc>
        <w:tc>
          <w:tcPr>
            <w:tcW w:w="1127" w:type="dxa"/>
            <w:hideMark/>
          </w:tcPr>
          <w:p w14:paraId="0F14CBF6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2BE158B0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333333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333333"/>
                <w:kern w:val="0"/>
                <w:sz w:val="12"/>
                <w:szCs w:val="12"/>
                <w14:ligatures w14:val="none"/>
              </w:rPr>
              <w:t>Fatigue: NRS ≥ 5</w:t>
            </w:r>
          </w:p>
        </w:tc>
      </w:tr>
      <w:tr w:rsidR="00DE0F39" w:rsidRPr="00885369" w14:paraId="5FC836C4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404B8491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Hustad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09</w:t>
            </w:r>
          </w:p>
        </w:tc>
        <w:tc>
          <w:tcPr>
            <w:tcW w:w="2923" w:type="dxa"/>
            <w:hideMark/>
          </w:tcPr>
          <w:p w14:paraId="2C2982D2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Modified fatigue severity scale (</w:t>
            </w: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mFSS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)</w:t>
            </w:r>
          </w:p>
        </w:tc>
        <w:tc>
          <w:tcPr>
            <w:tcW w:w="1127" w:type="dxa"/>
            <w:hideMark/>
          </w:tcPr>
          <w:p w14:paraId="4F8C8B74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5DCEC0D3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Significant fatigue: </w:t>
            </w: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mFSS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≥ 5</w:t>
            </w:r>
          </w:p>
        </w:tc>
      </w:tr>
      <w:tr w:rsidR="00DE0F39" w:rsidRPr="00885369" w14:paraId="75A8C6CD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1EE9EE6C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Krajewska-Wlodarczyk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20</w:t>
            </w:r>
          </w:p>
        </w:tc>
        <w:tc>
          <w:tcPr>
            <w:tcW w:w="2923" w:type="dxa"/>
            <w:hideMark/>
          </w:tcPr>
          <w:p w14:paraId="0F6C6A52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FACIT-F (Functional Assessment of Chronic Illness Therapy – Fatigue)</w:t>
            </w:r>
          </w:p>
        </w:tc>
        <w:tc>
          <w:tcPr>
            <w:tcW w:w="1127" w:type="dxa"/>
            <w:hideMark/>
          </w:tcPr>
          <w:p w14:paraId="4D379166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67D1C613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Fatigue: FACIT-F ≤ 24</w:t>
            </w:r>
          </w:p>
        </w:tc>
      </w:tr>
      <w:tr w:rsidR="00DE0F39" w:rsidRPr="00885369" w14:paraId="4A951160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66DFA8FF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Lai et al., 2021</w:t>
            </w:r>
          </w:p>
        </w:tc>
        <w:tc>
          <w:tcPr>
            <w:tcW w:w="2923" w:type="dxa"/>
            <w:hideMark/>
          </w:tcPr>
          <w:p w14:paraId="2D632883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FACIT-F (Functional Assessment of Chronic Illness Therapy – Fatigue)</w:t>
            </w:r>
          </w:p>
        </w:tc>
        <w:tc>
          <w:tcPr>
            <w:tcW w:w="1127" w:type="dxa"/>
            <w:hideMark/>
          </w:tcPr>
          <w:p w14:paraId="5015F651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75975B43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ignificant fatigue: FACIT-F &lt; 30</w:t>
            </w:r>
          </w:p>
        </w:tc>
      </w:tr>
      <w:tr w:rsidR="00DE0F39" w:rsidRPr="00885369" w14:paraId="3C1631E3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53C86943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López-Medina et al., 2016</w:t>
            </w:r>
          </w:p>
        </w:tc>
        <w:tc>
          <w:tcPr>
            <w:tcW w:w="2923" w:type="dxa"/>
            <w:hideMark/>
          </w:tcPr>
          <w:p w14:paraId="4A7B23EE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BASDAI-Fatigue Question</w:t>
            </w:r>
          </w:p>
        </w:tc>
        <w:tc>
          <w:tcPr>
            <w:tcW w:w="1127" w:type="dxa"/>
            <w:hideMark/>
          </w:tcPr>
          <w:p w14:paraId="711E2D36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2DB962F6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ignificant fatigue: BASDAI-Fatigue &gt; 5</w:t>
            </w:r>
          </w:p>
        </w:tc>
      </w:tr>
      <w:tr w:rsidR="00DE0F39" w:rsidRPr="00885369" w14:paraId="51B4D041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3A84A5FC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Overman et al., 2016</w:t>
            </w:r>
          </w:p>
        </w:tc>
        <w:tc>
          <w:tcPr>
            <w:tcW w:w="2923" w:type="dxa"/>
            <w:hideMark/>
          </w:tcPr>
          <w:p w14:paraId="0DE08A31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Vitality scale of the RAND version of the SF 36-item Health Survey (RAND(SF)-36)</w:t>
            </w:r>
          </w:p>
        </w:tc>
        <w:tc>
          <w:tcPr>
            <w:tcW w:w="1127" w:type="dxa"/>
            <w:hideMark/>
          </w:tcPr>
          <w:p w14:paraId="7A2244E0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0FB945BB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ignificant fatigue: RAND</w:t>
            </w:r>
            <w:r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(SF)</w:t>
            </w: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-Vitality score ≤35</w:t>
            </w:r>
          </w:p>
        </w:tc>
      </w:tr>
      <w:tr w:rsidR="00DE0F39" w:rsidRPr="00885369" w14:paraId="11E6D6FE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20A625BB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Pilgaard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19</w:t>
            </w:r>
          </w:p>
        </w:tc>
        <w:tc>
          <w:tcPr>
            <w:tcW w:w="2923" w:type="dxa"/>
            <w:hideMark/>
          </w:tcPr>
          <w:p w14:paraId="210241CA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FACIT-F (Functional Assessment of Chronic Illness Therapy – Fatigue)</w:t>
            </w:r>
          </w:p>
        </w:tc>
        <w:tc>
          <w:tcPr>
            <w:tcW w:w="1127" w:type="dxa"/>
            <w:hideMark/>
          </w:tcPr>
          <w:p w14:paraId="6EA2A777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70FF6C33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Fatigue: FACIT ≤ 39</w:t>
            </w:r>
          </w:p>
        </w:tc>
      </w:tr>
      <w:tr w:rsidR="00DE0F39" w:rsidRPr="00885369" w14:paraId="79F033A7" w14:textId="77777777" w:rsidTr="00957E1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5FD2887E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kougaard</w:t>
            </w:r>
            <w:proofErr w:type="spellEnd"/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 xml:space="preserve"> et al., 2020</w:t>
            </w:r>
          </w:p>
        </w:tc>
        <w:tc>
          <w:tcPr>
            <w:tcW w:w="2923" w:type="dxa"/>
            <w:hideMark/>
          </w:tcPr>
          <w:p w14:paraId="2ACB28C9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Visual Analogue Scale: 0-100 mm</w:t>
            </w:r>
          </w:p>
        </w:tc>
        <w:tc>
          <w:tcPr>
            <w:tcW w:w="1127" w:type="dxa"/>
            <w:hideMark/>
          </w:tcPr>
          <w:p w14:paraId="4EE866C8" w14:textId="77777777" w:rsidR="00DE0F39" w:rsidRPr="00885369" w:rsidRDefault="00DE0F39" w:rsidP="00957E1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44BBF699" w14:textId="77777777" w:rsidR="00DE0F39" w:rsidRPr="00885369" w:rsidRDefault="00DE0F39" w:rsidP="00957E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Fatigue: VAS ≥ 57</w:t>
            </w:r>
          </w:p>
        </w:tc>
      </w:tr>
      <w:tr w:rsidR="00DE0F39" w:rsidRPr="00885369" w14:paraId="33779237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hideMark/>
          </w:tcPr>
          <w:p w14:paraId="0EFA9956" w14:textId="77777777" w:rsidR="00DE0F39" w:rsidRPr="00885369" w:rsidRDefault="00DE0F39" w:rsidP="00957E12">
            <w:pPr>
              <w:jc w:val="center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Tan et al., 2020</w:t>
            </w:r>
          </w:p>
        </w:tc>
        <w:tc>
          <w:tcPr>
            <w:tcW w:w="2923" w:type="dxa"/>
            <w:hideMark/>
          </w:tcPr>
          <w:p w14:paraId="3ED941E6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BASDAI-Fatigue Question</w:t>
            </w:r>
          </w:p>
        </w:tc>
        <w:tc>
          <w:tcPr>
            <w:tcW w:w="1127" w:type="dxa"/>
            <w:hideMark/>
          </w:tcPr>
          <w:p w14:paraId="2FC1DD3D" w14:textId="77777777" w:rsidR="00DE0F39" w:rsidRPr="00885369" w:rsidRDefault="00DE0F39" w:rsidP="00957E1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3960" w:type="dxa"/>
            <w:noWrap/>
            <w:hideMark/>
          </w:tcPr>
          <w:p w14:paraId="3B5127FB" w14:textId="77777777" w:rsidR="00DE0F39" w:rsidRPr="00885369" w:rsidRDefault="00DE0F39" w:rsidP="00957E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</w:pPr>
            <w:r w:rsidRPr="00885369">
              <w:rPr>
                <w:rFonts w:ascii="Arial" w:eastAsia="Times New Roman" w:hAnsi="Arial" w:cs="Arial"/>
                <w:color w:val="000000"/>
                <w:kern w:val="0"/>
                <w:sz w:val="12"/>
                <w:szCs w:val="12"/>
                <w14:ligatures w14:val="none"/>
              </w:rPr>
              <w:t>Significant fatigue: BASDAI-Fatigue &gt; 5</w:t>
            </w:r>
          </w:p>
        </w:tc>
      </w:tr>
    </w:tbl>
    <w:p w14:paraId="0D310D25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NR: not reported; BASDAI: </w:t>
      </w:r>
      <w:r w:rsidRPr="008E2514">
        <w:rPr>
          <w:rStyle w:val="Emphasis"/>
          <w:rFonts w:ascii="Arial" w:hAnsi="Arial" w:cs="Arial"/>
          <w:i w:val="0"/>
          <w:iCs w:val="0"/>
          <w:color w:val="000000" w:themeColor="text1"/>
          <w:sz w:val="12"/>
          <w:szCs w:val="12"/>
          <w:shd w:val="clear" w:color="auto" w:fill="FFFFFF"/>
        </w:rPr>
        <w:t>Bath Ankylosing Spondylitis Disease Activity Index</w:t>
      </w:r>
    </w:p>
    <w:p w14:paraId="2DD1EAA8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6923FAEE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245E7CBD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7E4374D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692A5A3D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18D4CB20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368152DB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1A54794C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35BE1501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8388A46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0C1D8124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62EFF028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29DD2392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23AA673E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B4768C6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D8B570F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4597C034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69B557FD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6CFD8197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4616149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36DE08DC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7F06A381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3CBB85EC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010D8488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7EA2080E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291BF933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3133DEFD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2DFE5200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109C856C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FB73548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1283FC14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6C6A3479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416C026A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67A56B1B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00AD967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4B432227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698214EC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3E698B02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7206AD6E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05384FC6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C590751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E7A8497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1D3D90B7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DE5799F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4777AAFE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4E7B122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57833D8B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60DCCF51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120A3DC1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2DEFDB19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65B51A95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6FC9B16C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1B3DA56C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29E828A6" w14:textId="77777777" w:rsidR="00266812" w:rsidRDefault="00266812" w:rsidP="00DE0F39">
      <w:pPr>
        <w:rPr>
          <w:rFonts w:ascii="Arial" w:hAnsi="Arial" w:cs="Arial"/>
          <w:sz w:val="12"/>
          <w:szCs w:val="12"/>
        </w:rPr>
      </w:pPr>
    </w:p>
    <w:p w14:paraId="27A880A2" w14:textId="63FADC74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Supplementary Table </w:t>
      </w:r>
      <w:r w:rsidR="00D53098">
        <w:rPr>
          <w:rFonts w:ascii="Arial" w:hAnsi="Arial" w:cs="Arial" w:hint="eastAsia"/>
          <w:sz w:val="12"/>
          <w:szCs w:val="12"/>
        </w:rPr>
        <w:t>S</w:t>
      </w:r>
      <w:r w:rsidRPr="00885369">
        <w:rPr>
          <w:rFonts w:ascii="Arial" w:hAnsi="Arial" w:cs="Arial"/>
          <w:sz w:val="12"/>
          <w:szCs w:val="12"/>
        </w:rPr>
        <w:t>3. Study quality assessment for cross-sectional studies</w:t>
      </w:r>
    </w:p>
    <w:p w14:paraId="065B9F32" w14:textId="77777777" w:rsidR="00DE0F39" w:rsidRPr="00885369" w:rsidRDefault="00DE0F39" w:rsidP="00DE0F39">
      <w:pPr>
        <w:rPr>
          <w:rFonts w:ascii="Arial" w:hAnsi="Arial" w:cs="Arial"/>
          <w:sz w:val="12"/>
          <w:szCs w:val="12"/>
        </w:rPr>
      </w:pPr>
    </w:p>
    <w:tbl>
      <w:tblPr>
        <w:tblStyle w:val="ListTable2"/>
        <w:tblW w:w="0" w:type="auto"/>
        <w:tblLook w:val="04A0" w:firstRow="1" w:lastRow="0" w:firstColumn="1" w:lastColumn="0" w:noHBand="0" w:noVBand="1"/>
      </w:tblPr>
      <w:tblGrid>
        <w:gridCol w:w="973"/>
        <w:gridCol w:w="962"/>
        <w:gridCol w:w="998"/>
        <w:gridCol w:w="983"/>
        <w:gridCol w:w="1250"/>
        <w:gridCol w:w="1056"/>
        <w:gridCol w:w="1134"/>
        <w:gridCol w:w="989"/>
        <w:gridCol w:w="1015"/>
      </w:tblGrid>
      <w:tr w:rsidR="00DE0F39" w:rsidRPr="00885369" w14:paraId="51D8222E" w14:textId="77777777" w:rsidTr="00957E1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3F6FA90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Study</w:t>
            </w:r>
          </w:p>
        </w:tc>
        <w:tc>
          <w:tcPr>
            <w:tcW w:w="0" w:type="auto"/>
            <w:hideMark/>
          </w:tcPr>
          <w:p w14:paraId="34F71F09" w14:textId="77777777" w:rsidR="00DE0F39" w:rsidRPr="00885369" w:rsidRDefault="00DE0F39" w:rsidP="00957E1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Q1. Were the criteria for inclusion in the sample clearly defined?</w:t>
            </w:r>
          </w:p>
        </w:tc>
        <w:tc>
          <w:tcPr>
            <w:tcW w:w="0" w:type="auto"/>
            <w:hideMark/>
          </w:tcPr>
          <w:p w14:paraId="076E6301" w14:textId="77777777" w:rsidR="00DE0F39" w:rsidRPr="00885369" w:rsidRDefault="00DE0F39" w:rsidP="00957E1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Q2. Were the study subjects and the setting described in detail?</w:t>
            </w:r>
          </w:p>
        </w:tc>
        <w:tc>
          <w:tcPr>
            <w:tcW w:w="0" w:type="auto"/>
            <w:hideMark/>
          </w:tcPr>
          <w:p w14:paraId="30D8E2D3" w14:textId="77777777" w:rsidR="00DE0F39" w:rsidRPr="00885369" w:rsidRDefault="00DE0F39" w:rsidP="00957E1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Q3. Was the exposure measured in a valid and reliable way?</w:t>
            </w:r>
          </w:p>
        </w:tc>
        <w:tc>
          <w:tcPr>
            <w:tcW w:w="0" w:type="auto"/>
            <w:hideMark/>
          </w:tcPr>
          <w:p w14:paraId="0B827ABE" w14:textId="77777777" w:rsidR="00DE0F39" w:rsidRPr="00885369" w:rsidRDefault="00DE0F39" w:rsidP="00957E1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Q4. Were objective, standard criteria used for measurement of the condition?</w:t>
            </w:r>
          </w:p>
        </w:tc>
        <w:tc>
          <w:tcPr>
            <w:tcW w:w="0" w:type="auto"/>
            <w:hideMark/>
          </w:tcPr>
          <w:p w14:paraId="27AB8672" w14:textId="77777777" w:rsidR="00DE0F39" w:rsidRPr="00885369" w:rsidRDefault="00DE0F39" w:rsidP="00957E1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 xml:space="preserve">Q5. </w:t>
            </w:r>
            <w:proofErr w:type="spellStart"/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Were</w:t>
            </w:r>
            <w:proofErr w:type="spellEnd"/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 xml:space="preserve"> confounding factors identified?</w:t>
            </w:r>
          </w:p>
        </w:tc>
        <w:tc>
          <w:tcPr>
            <w:tcW w:w="0" w:type="auto"/>
            <w:hideMark/>
          </w:tcPr>
          <w:p w14:paraId="7A517876" w14:textId="77777777" w:rsidR="00DE0F39" w:rsidRPr="00885369" w:rsidRDefault="00DE0F39" w:rsidP="00957E1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Q6. Were strategies to deal with confounding factors stated?</w:t>
            </w:r>
          </w:p>
        </w:tc>
        <w:tc>
          <w:tcPr>
            <w:tcW w:w="0" w:type="auto"/>
            <w:hideMark/>
          </w:tcPr>
          <w:p w14:paraId="228737C9" w14:textId="77777777" w:rsidR="00DE0F39" w:rsidRPr="00885369" w:rsidRDefault="00DE0F39" w:rsidP="00957E1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Q7. Were the outcomes measured in a valid and reliable way?</w:t>
            </w:r>
          </w:p>
        </w:tc>
        <w:tc>
          <w:tcPr>
            <w:tcW w:w="0" w:type="auto"/>
            <w:hideMark/>
          </w:tcPr>
          <w:p w14:paraId="3873E9AB" w14:textId="77777777" w:rsidR="00DE0F39" w:rsidRPr="00885369" w:rsidRDefault="00DE0F39" w:rsidP="00957E1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Q8. Was appropriate statistical analysis used?</w:t>
            </w:r>
          </w:p>
        </w:tc>
      </w:tr>
      <w:tr w:rsidR="00DE0F39" w:rsidRPr="00885369" w14:paraId="6BFC4A5E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6BA42F7A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proofErr w:type="spellStart"/>
            <w:r w:rsidRPr="00885369">
              <w:rPr>
                <w:rFonts w:ascii="Arial" w:hAnsi="Arial" w:cs="Arial"/>
                <w:sz w:val="12"/>
                <w:szCs w:val="12"/>
              </w:rPr>
              <w:t>Chauffier</w:t>
            </w:r>
            <w:proofErr w:type="spellEnd"/>
            <w:r w:rsidRPr="00885369">
              <w:rPr>
                <w:rFonts w:ascii="Arial" w:hAnsi="Arial" w:cs="Arial"/>
                <w:sz w:val="12"/>
                <w:szCs w:val="12"/>
              </w:rPr>
              <w:t xml:space="preserve"> et al., 2013</w:t>
            </w:r>
          </w:p>
        </w:tc>
        <w:tc>
          <w:tcPr>
            <w:tcW w:w="0" w:type="auto"/>
            <w:hideMark/>
          </w:tcPr>
          <w:p w14:paraId="14BE4353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62297F1F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6CFEBC66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38E83BA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D6034FD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3EDD8D26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 xml:space="preserve">Y </w:t>
            </w:r>
          </w:p>
        </w:tc>
        <w:tc>
          <w:tcPr>
            <w:tcW w:w="0" w:type="auto"/>
            <w:hideMark/>
          </w:tcPr>
          <w:p w14:paraId="547CD055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53512B70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142056EF" w14:textId="77777777" w:rsidTr="00957E12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8BDDA74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sz w:val="12"/>
                <w:szCs w:val="12"/>
              </w:rPr>
              <w:t>Coates et al., 2020</w:t>
            </w:r>
          </w:p>
        </w:tc>
        <w:tc>
          <w:tcPr>
            <w:tcW w:w="0" w:type="auto"/>
            <w:hideMark/>
          </w:tcPr>
          <w:p w14:paraId="367279F8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60BDF329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72266474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45E899F2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UC</w:t>
            </w:r>
          </w:p>
        </w:tc>
        <w:tc>
          <w:tcPr>
            <w:tcW w:w="0" w:type="auto"/>
            <w:hideMark/>
          </w:tcPr>
          <w:p w14:paraId="0766B0A9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0" w:type="auto"/>
            <w:hideMark/>
          </w:tcPr>
          <w:p w14:paraId="0993EB69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0" w:type="auto"/>
            <w:hideMark/>
          </w:tcPr>
          <w:p w14:paraId="0ABACE79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UC</w:t>
            </w:r>
          </w:p>
        </w:tc>
        <w:tc>
          <w:tcPr>
            <w:tcW w:w="0" w:type="auto"/>
            <w:hideMark/>
          </w:tcPr>
          <w:p w14:paraId="3B8FBBB1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6F3F153D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7B3DC4D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proofErr w:type="spellStart"/>
            <w:r w:rsidRPr="00885369">
              <w:rPr>
                <w:rFonts w:ascii="Arial" w:hAnsi="Arial" w:cs="Arial"/>
                <w:sz w:val="12"/>
                <w:szCs w:val="12"/>
              </w:rPr>
              <w:t>Duruöz</w:t>
            </w:r>
            <w:proofErr w:type="spellEnd"/>
            <w:r w:rsidRPr="00885369">
              <w:rPr>
                <w:rFonts w:ascii="Arial" w:hAnsi="Arial" w:cs="Arial"/>
                <w:sz w:val="12"/>
                <w:szCs w:val="12"/>
              </w:rPr>
              <w:t xml:space="preserve"> et al., 2020</w:t>
            </w:r>
          </w:p>
        </w:tc>
        <w:tc>
          <w:tcPr>
            <w:tcW w:w="0" w:type="auto"/>
            <w:hideMark/>
          </w:tcPr>
          <w:p w14:paraId="0A1748C6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3A4F7C64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1663E578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1166D79B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316A12D3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UC</w:t>
            </w:r>
          </w:p>
        </w:tc>
        <w:tc>
          <w:tcPr>
            <w:tcW w:w="0" w:type="auto"/>
            <w:hideMark/>
          </w:tcPr>
          <w:p w14:paraId="4D61075C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UC</w:t>
            </w:r>
          </w:p>
        </w:tc>
        <w:tc>
          <w:tcPr>
            <w:tcW w:w="0" w:type="auto"/>
            <w:hideMark/>
          </w:tcPr>
          <w:p w14:paraId="1E64450B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7B96AB3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549A72F2" w14:textId="77777777" w:rsidTr="00957E12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621EB88C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proofErr w:type="spellStart"/>
            <w:r w:rsidRPr="00885369">
              <w:rPr>
                <w:rFonts w:ascii="Arial" w:hAnsi="Arial" w:cs="Arial"/>
                <w:sz w:val="12"/>
                <w:szCs w:val="12"/>
              </w:rPr>
              <w:t>Giacomelli</w:t>
            </w:r>
            <w:proofErr w:type="spellEnd"/>
            <w:r w:rsidRPr="00885369">
              <w:rPr>
                <w:rFonts w:ascii="Arial" w:hAnsi="Arial" w:cs="Arial"/>
                <w:sz w:val="12"/>
                <w:szCs w:val="12"/>
              </w:rPr>
              <w:t xml:space="preserve"> et al., 2015</w:t>
            </w:r>
          </w:p>
        </w:tc>
        <w:tc>
          <w:tcPr>
            <w:tcW w:w="0" w:type="auto"/>
            <w:hideMark/>
          </w:tcPr>
          <w:p w14:paraId="4F9AC892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00D7098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1EA52BBF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418BFE87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32B054BD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31AFAC61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3B74D749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UC</w:t>
            </w:r>
          </w:p>
        </w:tc>
        <w:tc>
          <w:tcPr>
            <w:tcW w:w="0" w:type="auto"/>
            <w:hideMark/>
          </w:tcPr>
          <w:p w14:paraId="0C73E164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13767022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438A1E7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proofErr w:type="spellStart"/>
            <w:r w:rsidRPr="00885369">
              <w:rPr>
                <w:rFonts w:ascii="Arial" w:hAnsi="Arial" w:cs="Arial"/>
                <w:sz w:val="12"/>
                <w:szCs w:val="12"/>
              </w:rPr>
              <w:t>Gossec</w:t>
            </w:r>
            <w:proofErr w:type="spellEnd"/>
            <w:r w:rsidRPr="00885369">
              <w:rPr>
                <w:rFonts w:ascii="Arial" w:hAnsi="Arial" w:cs="Arial"/>
                <w:sz w:val="12"/>
                <w:szCs w:val="12"/>
              </w:rPr>
              <w:t xml:space="preserve"> et al., 2022</w:t>
            </w:r>
          </w:p>
        </w:tc>
        <w:tc>
          <w:tcPr>
            <w:tcW w:w="0" w:type="auto"/>
            <w:hideMark/>
          </w:tcPr>
          <w:p w14:paraId="4BA7FBA6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66DFC41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44730123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AFF660C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UC</w:t>
            </w:r>
          </w:p>
        </w:tc>
        <w:tc>
          <w:tcPr>
            <w:tcW w:w="0" w:type="auto"/>
            <w:hideMark/>
          </w:tcPr>
          <w:p w14:paraId="02FA9508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62340FFF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2569D68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4FE15B3F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7DBF13D1" w14:textId="77777777" w:rsidTr="00957E12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1B89694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proofErr w:type="spellStart"/>
            <w:r w:rsidRPr="00885369">
              <w:rPr>
                <w:rFonts w:ascii="Arial" w:hAnsi="Arial" w:cs="Arial"/>
                <w:sz w:val="12"/>
                <w:szCs w:val="12"/>
              </w:rPr>
              <w:t>Gudu</w:t>
            </w:r>
            <w:proofErr w:type="spellEnd"/>
            <w:r w:rsidRPr="00885369">
              <w:rPr>
                <w:rFonts w:ascii="Arial" w:hAnsi="Arial" w:cs="Arial"/>
                <w:sz w:val="12"/>
                <w:szCs w:val="12"/>
              </w:rPr>
              <w:t xml:space="preserve"> et al., 2016</w:t>
            </w:r>
          </w:p>
        </w:tc>
        <w:tc>
          <w:tcPr>
            <w:tcW w:w="0" w:type="auto"/>
            <w:hideMark/>
          </w:tcPr>
          <w:p w14:paraId="61757784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7276F54A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58AD1F21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4900996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24CC75BE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52CDC0FB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3A71378C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246CD1F3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406DDE8A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6683023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sz w:val="12"/>
                <w:szCs w:val="12"/>
              </w:rPr>
            </w:pPr>
            <w:proofErr w:type="spellStart"/>
            <w:r w:rsidRPr="00885369">
              <w:rPr>
                <w:rFonts w:ascii="Arial" w:hAnsi="Arial" w:cs="Arial"/>
                <w:sz w:val="12"/>
                <w:szCs w:val="12"/>
              </w:rPr>
              <w:t>Haugeberg</w:t>
            </w:r>
            <w:proofErr w:type="spellEnd"/>
            <w:r w:rsidRPr="00885369">
              <w:rPr>
                <w:rFonts w:ascii="Arial" w:hAnsi="Arial" w:cs="Arial"/>
                <w:sz w:val="12"/>
                <w:szCs w:val="12"/>
              </w:rPr>
              <w:t xml:space="preserve"> et al., 2020</w:t>
            </w:r>
          </w:p>
        </w:tc>
        <w:tc>
          <w:tcPr>
            <w:tcW w:w="0" w:type="auto"/>
          </w:tcPr>
          <w:p w14:paraId="060B8842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</w:tcPr>
          <w:p w14:paraId="037701C7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</w:tcPr>
          <w:p w14:paraId="078BF2CF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</w:tcPr>
          <w:p w14:paraId="1EEE9591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</w:tcPr>
          <w:p w14:paraId="41EC8F27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</w:tcPr>
          <w:p w14:paraId="2B3C9CD7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</w:tcPr>
          <w:p w14:paraId="4F59BD7F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</w:tcPr>
          <w:p w14:paraId="40C77F5D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369FDB4F" w14:textId="77777777" w:rsidTr="00957E12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1FF201C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proofErr w:type="spellStart"/>
            <w:r w:rsidRPr="00885369">
              <w:rPr>
                <w:rFonts w:ascii="Arial" w:hAnsi="Arial" w:cs="Arial"/>
                <w:sz w:val="12"/>
                <w:szCs w:val="12"/>
              </w:rPr>
              <w:t>Hustad</w:t>
            </w:r>
            <w:proofErr w:type="spellEnd"/>
            <w:r w:rsidRPr="00885369">
              <w:rPr>
                <w:rFonts w:ascii="Arial" w:hAnsi="Arial" w:cs="Arial"/>
                <w:sz w:val="12"/>
                <w:szCs w:val="12"/>
              </w:rPr>
              <w:t xml:space="preserve"> et al., 2009</w:t>
            </w:r>
          </w:p>
        </w:tc>
        <w:tc>
          <w:tcPr>
            <w:tcW w:w="0" w:type="auto"/>
            <w:hideMark/>
          </w:tcPr>
          <w:p w14:paraId="437FB30E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1504F49C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7A28B3F3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68C62B9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52B406D5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5F76F8FC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723AD30E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55BFB56C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3CB37D3F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DAD2ED5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proofErr w:type="spellStart"/>
            <w:r w:rsidRPr="00885369">
              <w:rPr>
                <w:rFonts w:ascii="Arial" w:hAnsi="Arial" w:cs="Arial"/>
                <w:sz w:val="12"/>
                <w:szCs w:val="12"/>
              </w:rPr>
              <w:t>Krajewska-Wlodarczyk</w:t>
            </w:r>
            <w:proofErr w:type="spellEnd"/>
            <w:r w:rsidRPr="00885369">
              <w:rPr>
                <w:rFonts w:ascii="Arial" w:hAnsi="Arial" w:cs="Arial"/>
                <w:sz w:val="12"/>
                <w:szCs w:val="12"/>
              </w:rPr>
              <w:t xml:space="preserve"> et al., 2020</w:t>
            </w:r>
          </w:p>
        </w:tc>
        <w:tc>
          <w:tcPr>
            <w:tcW w:w="0" w:type="auto"/>
            <w:hideMark/>
          </w:tcPr>
          <w:p w14:paraId="67EA5FA4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2564149C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B776C15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7F7A1913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A20D7A1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28FCFA5B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C1D37C0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57F06730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54538887" w14:textId="77777777" w:rsidTr="00957E12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CD8A770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sz w:val="12"/>
                <w:szCs w:val="12"/>
              </w:rPr>
              <w:t>Lai et al., 2021</w:t>
            </w:r>
          </w:p>
        </w:tc>
        <w:tc>
          <w:tcPr>
            <w:tcW w:w="0" w:type="auto"/>
            <w:hideMark/>
          </w:tcPr>
          <w:p w14:paraId="2E9C4D74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3D5425D8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603CACFA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12C4E70A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26E0138C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7D5A9C13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UC</w:t>
            </w:r>
          </w:p>
        </w:tc>
        <w:tc>
          <w:tcPr>
            <w:tcW w:w="0" w:type="auto"/>
            <w:hideMark/>
          </w:tcPr>
          <w:p w14:paraId="18228A47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01F8590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760A9A89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3A98B1F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sz w:val="12"/>
                <w:szCs w:val="12"/>
              </w:rPr>
              <w:t>López-Medina et al., 2016</w:t>
            </w:r>
          </w:p>
        </w:tc>
        <w:tc>
          <w:tcPr>
            <w:tcW w:w="0" w:type="auto"/>
            <w:hideMark/>
          </w:tcPr>
          <w:p w14:paraId="3A4AF197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6822F2B6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1FC62D8D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10CE3040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511DB94D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7C5AA5B2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3C939EFE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6473D62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67E0BB05" w14:textId="77777777" w:rsidTr="00957E12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FD773FB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sz w:val="12"/>
                <w:szCs w:val="12"/>
              </w:rPr>
              <w:t>Overman et al., 2016</w:t>
            </w:r>
          </w:p>
        </w:tc>
        <w:tc>
          <w:tcPr>
            <w:tcW w:w="0" w:type="auto"/>
            <w:hideMark/>
          </w:tcPr>
          <w:p w14:paraId="5789218C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42D8EEFF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17557F23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45FB14AB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UC</w:t>
            </w:r>
          </w:p>
        </w:tc>
        <w:tc>
          <w:tcPr>
            <w:tcW w:w="0" w:type="auto"/>
            <w:hideMark/>
          </w:tcPr>
          <w:p w14:paraId="4C54AB61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673F781C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08EFBC24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70116F1E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1B745656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373A907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proofErr w:type="spellStart"/>
            <w:r w:rsidRPr="00885369">
              <w:rPr>
                <w:rFonts w:ascii="Arial" w:hAnsi="Arial" w:cs="Arial"/>
                <w:sz w:val="12"/>
                <w:szCs w:val="12"/>
              </w:rPr>
              <w:t>Pilgaard</w:t>
            </w:r>
            <w:proofErr w:type="spellEnd"/>
            <w:r w:rsidRPr="00885369">
              <w:rPr>
                <w:rFonts w:ascii="Arial" w:hAnsi="Arial" w:cs="Arial"/>
                <w:sz w:val="12"/>
                <w:szCs w:val="12"/>
              </w:rPr>
              <w:t xml:space="preserve"> et al., 2019</w:t>
            </w:r>
          </w:p>
        </w:tc>
        <w:tc>
          <w:tcPr>
            <w:tcW w:w="0" w:type="auto"/>
            <w:hideMark/>
          </w:tcPr>
          <w:p w14:paraId="77282ED5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5B99918C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2D717E8E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7610C721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UC</w:t>
            </w:r>
          </w:p>
        </w:tc>
        <w:tc>
          <w:tcPr>
            <w:tcW w:w="0" w:type="auto"/>
            <w:hideMark/>
          </w:tcPr>
          <w:p w14:paraId="7CB42A01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26BC73A8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26ADC149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72DCCB68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0B1D68DC" w14:textId="77777777" w:rsidTr="00957E12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920D6F7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proofErr w:type="spellStart"/>
            <w:r w:rsidRPr="00885369">
              <w:rPr>
                <w:rFonts w:ascii="Arial" w:hAnsi="Arial" w:cs="Arial"/>
                <w:sz w:val="12"/>
                <w:szCs w:val="12"/>
              </w:rPr>
              <w:t>Skougaard</w:t>
            </w:r>
            <w:proofErr w:type="spellEnd"/>
            <w:r w:rsidRPr="00885369">
              <w:rPr>
                <w:rFonts w:ascii="Arial" w:hAnsi="Arial" w:cs="Arial"/>
                <w:sz w:val="12"/>
                <w:szCs w:val="12"/>
              </w:rPr>
              <w:t xml:space="preserve"> et al., 2020</w:t>
            </w:r>
          </w:p>
        </w:tc>
        <w:tc>
          <w:tcPr>
            <w:tcW w:w="0" w:type="auto"/>
            <w:hideMark/>
          </w:tcPr>
          <w:p w14:paraId="5BE3A4A2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472FD210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109A8948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13913DFD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UC</w:t>
            </w:r>
          </w:p>
        </w:tc>
        <w:tc>
          <w:tcPr>
            <w:tcW w:w="0" w:type="auto"/>
            <w:hideMark/>
          </w:tcPr>
          <w:p w14:paraId="4603DA8B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1CE3D2DA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 xml:space="preserve">Y </w:t>
            </w:r>
          </w:p>
        </w:tc>
        <w:tc>
          <w:tcPr>
            <w:tcW w:w="0" w:type="auto"/>
            <w:hideMark/>
          </w:tcPr>
          <w:p w14:paraId="6B1CAC31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4606BA14" w14:textId="77777777" w:rsidR="00DE0F39" w:rsidRPr="00885369" w:rsidRDefault="00DE0F39" w:rsidP="00957E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  <w:tr w:rsidR="00DE0F39" w:rsidRPr="00885369" w14:paraId="3F44DB25" w14:textId="77777777" w:rsidTr="00957E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24C805D" w14:textId="77777777" w:rsidR="00DE0F39" w:rsidRPr="00885369" w:rsidRDefault="00DE0F39" w:rsidP="00957E12">
            <w:pPr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sz w:val="12"/>
                <w:szCs w:val="12"/>
              </w:rPr>
              <w:t>Tan et al., 2020</w:t>
            </w:r>
          </w:p>
        </w:tc>
        <w:tc>
          <w:tcPr>
            <w:tcW w:w="0" w:type="auto"/>
            <w:hideMark/>
          </w:tcPr>
          <w:p w14:paraId="4BE52B5A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31BD050C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3B7776AD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7110921A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23C1E5AF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6095362D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 xml:space="preserve">Y </w:t>
            </w:r>
          </w:p>
        </w:tc>
        <w:tc>
          <w:tcPr>
            <w:tcW w:w="0" w:type="auto"/>
            <w:hideMark/>
          </w:tcPr>
          <w:p w14:paraId="574C40C0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  <w:tc>
          <w:tcPr>
            <w:tcW w:w="0" w:type="auto"/>
            <w:hideMark/>
          </w:tcPr>
          <w:p w14:paraId="235CEEE0" w14:textId="77777777" w:rsidR="00DE0F39" w:rsidRPr="00885369" w:rsidRDefault="00DE0F39" w:rsidP="00957E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885369">
              <w:rPr>
                <w:rFonts w:ascii="Arial" w:hAnsi="Arial" w:cs="Arial"/>
                <w:color w:val="000000"/>
                <w:sz w:val="12"/>
                <w:szCs w:val="12"/>
              </w:rPr>
              <w:t>Y</w:t>
            </w:r>
          </w:p>
        </w:tc>
      </w:tr>
    </w:tbl>
    <w:p w14:paraId="59111CD9" w14:textId="5AED613A" w:rsidR="00DE0F39" w:rsidRDefault="00DE0F39" w:rsidP="00DE0F39">
      <w:pPr>
        <w:rPr>
          <w:rFonts w:ascii="Arial" w:hAnsi="Arial" w:cs="Arial"/>
          <w:sz w:val="12"/>
          <w:szCs w:val="12"/>
        </w:rPr>
      </w:pPr>
      <w:r w:rsidRPr="00885369">
        <w:rPr>
          <w:rFonts w:ascii="Arial" w:hAnsi="Arial" w:cs="Arial"/>
          <w:sz w:val="12"/>
          <w:szCs w:val="12"/>
        </w:rPr>
        <w:t xml:space="preserve">  Y: yes; N: no; UC: </w:t>
      </w:r>
      <w:r w:rsidR="001B01BB">
        <w:rPr>
          <w:rFonts w:ascii="Arial" w:hAnsi="Arial" w:cs="Arial" w:hint="eastAsia"/>
          <w:sz w:val="12"/>
          <w:szCs w:val="12"/>
        </w:rPr>
        <w:t>un</w:t>
      </w:r>
      <w:r w:rsidRPr="00885369">
        <w:rPr>
          <w:rFonts w:ascii="Arial" w:hAnsi="Arial" w:cs="Arial"/>
          <w:sz w:val="12"/>
          <w:szCs w:val="12"/>
        </w:rPr>
        <w:t>clear; NA: not applicabl</w:t>
      </w:r>
      <w:r w:rsidR="00D53098">
        <w:rPr>
          <w:rFonts w:ascii="Arial" w:hAnsi="Arial" w:cs="Arial" w:hint="eastAsia"/>
          <w:sz w:val="12"/>
          <w:szCs w:val="12"/>
        </w:rPr>
        <w:t>e</w:t>
      </w:r>
    </w:p>
    <w:p w14:paraId="2CF56009" w14:textId="77777777" w:rsidR="00DE0F39" w:rsidRDefault="00DE0F39" w:rsidP="00DE0F39">
      <w:pPr>
        <w:rPr>
          <w:rFonts w:ascii="Arial" w:hAnsi="Arial" w:cs="Arial"/>
          <w:sz w:val="12"/>
          <w:szCs w:val="12"/>
        </w:rPr>
      </w:pPr>
    </w:p>
    <w:p w14:paraId="42215F7E" w14:textId="77777777" w:rsidR="00DE0F39" w:rsidRDefault="00DE0F39" w:rsidP="00DE0F39">
      <w:pPr>
        <w:rPr>
          <w:sz w:val="12"/>
          <w:szCs w:val="12"/>
        </w:rPr>
      </w:pPr>
    </w:p>
    <w:p w14:paraId="1BB85F3A" w14:textId="77777777" w:rsidR="00DE0F39" w:rsidRDefault="00DE0F39" w:rsidP="00DE0F39">
      <w:pPr>
        <w:rPr>
          <w:sz w:val="12"/>
          <w:szCs w:val="12"/>
        </w:rPr>
      </w:pPr>
    </w:p>
    <w:p w14:paraId="640BDBDB" w14:textId="77777777" w:rsidR="00DE0F39" w:rsidRDefault="00DE0F39" w:rsidP="00DE0F39">
      <w:pPr>
        <w:rPr>
          <w:sz w:val="12"/>
          <w:szCs w:val="12"/>
        </w:rPr>
      </w:pPr>
    </w:p>
    <w:p w14:paraId="75132CB9" w14:textId="77777777" w:rsidR="00DE0F39" w:rsidRDefault="00DE0F39" w:rsidP="00DE0F39">
      <w:pPr>
        <w:rPr>
          <w:sz w:val="12"/>
          <w:szCs w:val="12"/>
        </w:rPr>
      </w:pPr>
    </w:p>
    <w:p w14:paraId="6BD60FAA" w14:textId="77777777" w:rsidR="00DE0F39" w:rsidRDefault="00DE0F39" w:rsidP="00DE0F39">
      <w:pPr>
        <w:rPr>
          <w:sz w:val="12"/>
          <w:szCs w:val="12"/>
        </w:rPr>
      </w:pPr>
    </w:p>
    <w:p w14:paraId="12383746" w14:textId="77777777" w:rsidR="00DE0F39" w:rsidRDefault="00DE0F39" w:rsidP="00DE0F39">
      <w:pPr>
        <w:rPr>
          <w:sz w:val="12"/>
          <w:szCs w:val="12"/>
        </w:rPr>
      </w:pPr>
    </w:p>
    <w:p w14:paraId="3D04033C" w14:textId="77777777" w:rsidR="00DE0F39" w:rsidRDefault="00DE0F39" w:rsidP="00DE0F39">
      <w:pPr>
        <w:rPr>
          <w:sz w:val="12"/>
          <w:szCs w:val="12"/>
        </w:rPr>
      </w:pPr>
    </w:p>
    <w:p w14:paraId="4CEB42E9" w14:textId="77777777" w:rsidR="00DE0F39" w:rsidRDefault="00DE0F39" w:rsidP="00DE0F39">
      <w:pPr>
        <w:rPr>
          <w:sz w:val="12"/>
          <w:szCs w:val="12"/>
        </w:rPr>
      </w:pPr>
    </w:p>
    <w:p w14:paraId="6555C8F7" w14:textId="77777777" w:rsidR="00DE0F39" w:rsidRDefault="00DE0F39" w:rsidP="00DE0F39">
      <w:pPr>
        <w:rPr>
          <w:sz w:val="12"/>
          <w:szCs w:val="12"/>
        </w:rPr>
      </w:pPr>
    </w:p>
    <w:p w14:paraId="0517C9C7" w14:textId="77777777" w:rsidR="00DE0F39" w:rsidRDefault="00DE0F39" w:rsidP="00DE0F39">
      <w:pPr>
        <w:rPr>
          <w:sz w:val="12"/>
          <w:szCs w:val="12"/>
        </w:rPr>
      </w:pPr>
    </w:p>
    <w:p w14:paraId="4EA3424A" w14:textId="77777777" w:rsidR="00DE0F39" w:rsidRDefault="00DE0F39" w:rsidP="00DE0F39">
      <w:pPr>
        <w:rPr>
          <w:sz w:val="12"/>
          <w:szCs w:val="12"/>
        </w:rPr>
      </w:pPr>
    </w:p>
    <w:p w14:paraId="074EEB42" w14:textId="77777777" w:rsidR="00DE0F39" w:rsidRDefault="00DE0F39" w:rsidP="00DE0F39">
      <w:pPr>
        <w:rPr>
          <w:sz w:val="12"/>
          <w:szCs w:val="12"/>
        </w:rPr>
      </w:pPr>
    </w:p>
    <w:p w14:paraId="2288CDEF" w14:textId="77777777" w:rsidR="00DE0F39" w:rsidRDefault="00DE0F39" w:rsidP="00DE0F39">
      <w:pPr>
        <w:rPr>
          <w:sz w:val="12"/>
          <w:szCs w:val="12"/>
        </w:rPr>
      </w:pPr>
    </w:p>
    <w:p w14:paraId="437911F3" w14:textId="77777777" w:rsidR="00DE0F39" w:rsidRDefault="00DE0F39" w:rsidP="00DE0F39">
      <w:pPr>
        <w:rPr>
          <w:sz w:val="12"/>
          <w:szCs w:val="12"/>
        </w:rPr>
      </w:pPr>
    </w:p>
    <w:p w14:paraId="55F82596" w14:textId="77777777" w:rsidR="00DE0F39" w:rsidRDefault="00DE0F39" w:rsidP="00DE0F39">
      <w:pPr>
        <w:rPr>
          <w:sz w:val="12"/>
          <w:szCs w:val="12"/>
        </w:rPr>
      </w:pPr>
    </w:p>
    <w:p w14:paraId="0747749E" w14:textId="77777777" w:rsidR="00DE0F39" w:rsidRDefault="00DE0F39" w:rsidP="00DE0F39">
      <w:pPr>
        <w:rPr>
          <w:sz w:val="12"/>
          <w:szCs w:val="12"/>
        </w:rPr>
      </w:pPr>
    </w:p>
    <w:p w14:paraId="011028D3" w14:textId="77777777" w:rsidR="00266812" w:rsidRDefault="00266812" w:rsidP="00DE0F39">
      <w:pPr>
        <w:rPr>
          <w:sz w:val="12"/>
          <w:szCs w:val="12"/>
        </w:rPr>
      </w:pPr>
    </w:p>
    <w:p w14:paraId="1518F988" w14:textId="02E407E9" w:rsidR="00DE0F39" w:rsidRPr="008E2514" w:rsidRDefault="00DE0F39" w:rsidP="00DE0F39">
      <w:pPr>
        <w:rPr>
          <w:rFonts w:ascii="Arial" w:hAnsi="Arial" w:cs="Arial"/>
          <w:sz w:val="12"/>
          <w:szCs w:val="12"/>
        </w:rPr>
      </w:pPr>
      <w:r w:rsidRPr="008E2514">
        <w:rPr>
          <w:rFonts w:ascii="Arial" w:hAnsi="Arial" w:cs="Arial"/>
          <w:sz w:val="12"/>
          <w:szCs w:val="12"/>
        </w:rPr>
        <w:t>References of Included Studies</w:t>
      </w:r>
    </w:p>
    <w:p w14:paraId="77E96341" w14:textId="77777777" w:rsidR="008E2514" w:rsidRPr="008E2514" w:rsidRDefault="00DE0F39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sz w:val="12"/>
          <w:szCs w:val="12"/>
        </w:rPr>
        <w:fldChar w:fldCharType="begin"/>
      </w:r>
      <w:r w:rsidRPr="008E2514">
        <w:rPr>
          <w:rFonts w:ascii="Arial" w:hAnsi="Arial" w:cs="Arial"/>
          <w:sz w:val="12"/>
          <w:szCs w:val="12"/>
        </w:rPr>
        <w:instrText xml:space="preserve"> ADDIN EN.REFLIST </w:instrText>
      </w:r>
      <w:r w:rsidRPr="008E2514">
        <w:rPr>
          <w:rFonts w:ascii="Arial" w:hAnsi="Arial" w:cs="Arial"/>
          <w:sz w:val="12"/>
          <w:szCs w:val="12"/>
        </w:rPr>
        <w:fldChar w:fldCharType="separate"/>
      </w:r>
      <w:r w:rsidR="008E2514" w:rsidRPr="008E2514">
        <w:rPr>
          <w:rFonts w:ascii="Arial" w:hAnsi="Arial" w:cs="Arial"/>
          <w:noProof/>
          <w:sz w:val="12"/>
          <w:szCs w:val="12"/>
        </w:rPr>
        <w:t>1.</w:t>
      </w:r>
      <w:r w:rsidR="008E2514" w:rsidRPr="008E2514">
        <w:rPr>
          <w:rFonts w:ascii="Arial" w:hAnsi="Arial" w:cs="Arial"/>
          <w:noProof/>
          <w:sz w:val="12"/>
          <w:szCs w:val="12"/>
        </w:rPr>
        <w:tab/>
        <w:t xml:space="preserve">Chauffier K, Paternotte S, Burki V, et al. Fatigue in spondyloarthritis: a marker of disease activity. A cross-sectional study of 266 patients. </w:t>
      </w:r>
      <w:r w:rsidR="008E2514" w:rsidRPr="008E2514">
        <w:rPr>
          <w:rFonts w:ascii="Arial" w:hAnsi="Arial" w:cs="Arial"/>
          <w:i/>
          <w:noProof/>
          <w:sz w:val="12"/>
          <w:szCs w:val="12"/>
        </w:rPr>
        <w:t>CLINICAL AND EXPERIMENTAL RHEUMATOLOGY</w:t>
      </w:r>
      <w:r w:rsidR="008E2514" w:rsidRPr="008E2514">
        <w:rPr>
          <w:rFonts w:ascii="Arial" w:hAnsi="Arial" w:cs="Arial"/>
          <w:noProof/>
          <w:sz w:val="12"/>
          <w:szCs w:val="12"/>
        </w:rPr>
        <w:t xml:space="preserve">. NOV-DEC 2013;31(6):864-870. </w:t>
      </w:r>
    </w:p>
    <w:p w14:paraId="224C9623" w14:textId="77777777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2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Coates LC, Orbai AM, Azevedo VF, et al. Results of a global, patient-based survey assessing the impact of psoriatic arthritis discussed in the context of the Psoriatic Arthritis Impact of Disease (PsAID) questionnaire. </w:t>
      </w:r>
      <w:r w:rsidRPr="008E2514">
        <w:rPr>
          <w:rFonts w:ascii="Arial" w:hAnsi="Arial" w:cs="Arial"/>
          <w:i/>
          <w:noProof/>
          <w:sz w:val="12"/>
          <w:szCs w:val="12"/>
        </w:rPr>
        <w:t>HEALTH AND QUALITY OF LIFE OUTCOMES</w:t>
      </w:r>
      <w:r w:rsidRPr="008E2514">
        <w:rPr>
          <w:rFonts w:ascii="Arial" w:hAnsi="Arial" w:cs="Arial"/>
          <w:noProof/>
          <w:sz w:val="12"/>
          <w:szCs w:val="12"/>
        </w:rPr>
        <w:t>. JUN 8 2020;18(1)173. doi:10.1186/s12955-020-01422-z</w:t>
      </w:r>
    </w:p>
    <w:p w14:paraId="7E143195" w14:textId="77777777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3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Duruöz MT, Gezer HH, Nas K, et al. The impact of fatigue on patients with psoriatic arthritis: a multi-center study of the TLAR-network. </w:t>
      </w:r>
      <w:r w:rsidRPr="008E2514">
        <w:rPr>
          <w:rFonts w:ascii="Arial" w:hAnsi="Arial" w:cs="Arial"/>
          <w:i/>
          <w:noProof/>
          <w:sz w:val="12"/>
          <w:szCs w:val="12"/>
        </w:rPr>
        <w:t>Rheumatol Int</w:t>
      </w:r>
      <w:r w:rsidRPr="008E2514">
        <w:rPr>
          <w:rFonts w:ascii="Arial" w:hAnsi="Arial" w:cs="Arial"/>
          <w:noProof/>
          <w:sz w:val="12"/>
          <w:szCs w:val="12"/>
        </w:rPr>
        <w:t>. Nov 2020;40(11):1803-1815. doi:10.1007/s00296-020-04628-y</w:t>
      </w:r>
    </w:p>
    <w:p w14:paraId="5EB838F8" w14:textId="77777777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4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Giacomelli R, Gorla R, Trotta F, et al. Quality of life and unmet needs in patients with inflammatory arthropathies: results from the multicentre, observational RAPSODIA study. </w:t>
      </w:r>
      <w:r w:rsidRPr="008E2514">
        <w:rPr>
          <w:rFonts w:ascii="Arial" w:hAnsi="Arial" w:cs="Arial"/>
          <w:i/>
          <w:noProof/>
          <w:sz w:val="12"/>
          <w:szCs w:val="12"/>
        </w:rPr>
        <w:t>RHEUMATOLOGY</w:t>
      </w:r>
      <w:r w:rsidRPr="008E2514">
        <w:rPr>
          <w:rFonts w:ascii="Arial" w:hAnsi="Arial" w:cs="Arial"/>
          <w:noProof/>
          <w:sz w:val="12"/>
          <w:szCs w:val="12"/>
        </w:rPr>
        <w:t>. MAY 2015;54(5):792-797. doi:10.1093/rheumatology/keu398</w:t>
      </w:r>
    </w:p>
    <w:p w14:paraId="1623CF03" w14:textId="68166628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5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Gossec L, Walsh JA, Michaud K, et al. Effect of Fatigue on Health-Related Quality of Life and Work Productivity in Psoriatic Arthritis: Findings From a Real-World Survey. </w:t>
      </w:r>
      <w:r w:rsidRPr="008E2514">
        <w:rPr>
          <w:rFonts w:ascii="Arial" w:hAnsi="Arial" w:cs="Arial"/>
          <w:i/>
          <w:noProof/>
          <w:sz w:val="12"/>
          <w:szCs w:val="12"/>
        </w:rPr>
        <w:t>The Journal of rheumatology</w:t>
      </w:r>
      <w:r w:rsidRPr="008E2514">
        <w:rPr>
          <w:rFonts w:ascii="Arial" w:hAnsi="Arial" w:cs="Arial"/>
          <w:noProof/>
          <w:sz w:val="12"/>
          <w:szCs w:val="12"/>
        </w:rPr>
        <w:t>. 2022;49(11):1221-1228. doi:</w:t>
      </w:r>
      <w:hyperlink r:id="rId4" w:history="1">
        <w:r w:rsidRPr="008E2514">
          <w:rPr>
            <w:rStyle w:val="Hyperlink"/>
            <w:rFonts w:ascii="Arial" w:hAnsi="Arial" w:cs="Arial"/>
            <w:noProof/>
            <w:sz w:val="12"/>
            <w:szCs w:val="12"/>
          </w:rPr>
          <w:t>https://dx.doi.org/10.3899/jrheum.211288</w:t>
        </w:r>
      </w:hyperlink>
    </w:p>
    <w:p w14:paraId="35789A1B" w14:textId="77777777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6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Gudu T, Etcheto A, de Wit M, et al. Fatigue in psoriatic arthritis - a cross-sectional study of 246 patients from 13 countries. </w:t>
      </w:r>
      <w:r w:rsidRPr="008E2514">
        <w:rPr>
          <w:rFonts w:ascii="Arial" w:hAnsi="Arial" w:cs="Arial"/>
          <w:i/>
          <w:noProof/>
          <w:sz w:val="12"/>
          <w:szCs w:val="12"/>
        </w:rPr>
        <w:t>Joint Bone Spine</w:t>
      </w:r>
      <w:r w:rsidRPr="008E2514">
        <w:rPr>
          <w:rFonts w:ascii="Arial" w:hAnsi="Arial" w:cs="Arial"/>
          <w:noProof/>
          <w:sz w:val="12"/>
          <w:szCs w:val="12"/>
        </w:rPr>
        <w:t>. 2016;83(4):439-443. doi:10.1016/j.jbspin.2015.07.017</w:t>
      </w:r>
    </w:p>
    <w:p w14:paraId="77D4D18B" w14:textId="77777777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7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Haugeberg G, Hoff M, Kavanaugh A, Michelsen B. Psoriatic arthritis: exploring the occurrence of sleep disturbances, fatigue, and depression and their correlates. </w:t>
      </w:r>
      <w:r w:rsidRPr="008E2514">
        <w:rPr>
          <w:rFonts w:ascii="Arial" w:hAnsi="Arial" w:cs="Arial"/>
          <w:i/>
          <w:noProof/>
          <w:sz w:val="12"/>
          <w:szCs w:val="12"/>
        </w:rPr>
        <w:t>ARTHRITIS RESEARCH &amp; THERAPY</w:t>
      </w:r>
      <w:r w:rsidRPr="008E2514">
        <w:rPr>
          <w:rFonts w:ascii="Arial" w:hAnsi="Arial" w:cs="Arial"/>
          <w:noProof/>
          <w:sz w:val="12"/>
          <w:szCs w:val="12"/>
        </w:rPr>
        <w:t>. AUG 26 2020;22(1)198. doi:10.1186/s13075-020-02294-w</w:t>
      </w:r>
    </w:p>
    <w:p w14:paraId="2B88E686" w14:textId="77777777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8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Husted JA, Tom BD, Schentag CT, et al. Occurrence and correlates of fatigue in psoriatic arthritis. </w:t>
      </w:r>
      <w:r w:rsidRPr="008E2514">
        <w:rPr>
          <w:rFonts w:ascii="Arial" w:hAnsi="Arial" w:cs="Arial"/>
          <w:i/>
          <w:noProof/>
          <w:sz w:val="12"/>
          <w:szCs w:val="12"/>
        </w:rPr>
        <w:t>Annals of the Rheumatic Diseases</w:t>
      </w:r>
      <w:r w:rsidRPr="008E2514">
        <w:rPr>
          <w:rFonts w:ascii="Arial" w:hAnsi="Arial" w:cs="Arial"/>
          <w:noProof/>
          <w:sz w:val="12"/>
          <w:szCs w:val="12"/>
        </w:rPr>
        <w:t>. 2009;68(10):1553-1558. doi:10.1136/ard.2008.098202</w:t>
      </w:r>
    </w:p>
    <w:p w14:paraId="292CBECD" w14:textId="77777777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9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Krajewska-Wlodarczyk M, Owczarczyk-Saczonek A, Placek W. Prevalence and severity of fatigue in psoriasis and psoriatic arthritis. </w:t>
      </w:r>
      <w:r w:rsidRPr="008E2514">
        <w:rPr>
          <w:rFonts w:ascii="Arial" w:hAnsi="Arial" w:cs="Arial"/>
          <w:i/>
          <w:noProof/>
          <w:sz w:val="12"/>
          <w:szCs w:val="12"/>
        </w:rPr>
        <w:t>POSTEPY DERMATOLOGII I ALERGOLOGII</w:t>
      </w:r>
      <w:r w:rsidRPr="008E2514">
        <w:rPr>
          <w:rFonts w:ascii="Arial" w:hAnsi="Arial" w:cs="Arial"/>
          <w:noProof/>
          <w:sz w:val="12"/>
          <w:szCs w:val="12"/>
        </w:rPr>
        <w:t>. 2020;37(1):46-51. doi:10.5114/ada.2019.83629</w:t>
      </w:r>
    </w:p>
    <w:p w14:paraId="136F4525" w14:textId="77777777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10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Lai TL, Au CK, Chung HY, Leung MC, Ng WL, Lau CS. Fatigue in psoriatic arthritis: Is it related to disease activity? Article. </w:t>
      </w:r>
      <w:r w:rsidRPr="008E2514">
        <w:rPr>
          <w:rFonts w:ascii="Arial" w:hAnsi="Arial" w:cs="Arial"/>
          <w:i/>
          <w:noProof/>
          <w:sz w:val="12"/>
          <w:szCs w:val="12"/>
        </w:rPr>
        <w:t>International Journal of Rheumatic Diseases</w:t>
      </w:r>
      <w:r w:rsidRPr="008E2514">
        <w:rPr>
          <w:rFonts w:ascii="Arial" w:hAnsi="Arial" w:cs="Arial"/>
          <w:noProof/>
          <w:sz w:val="12"/>
          <w:szCs w:val="12"/>
        </w:rPr>
        <w:t>. 2021;24(3):418-425. doi:10.1111/1756-185X.14069</w:t>
      </w:r>
    </w:p>
    <w:p w14:paraId="07DD0CDC" w14:textId="77777777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11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López-Medina C, Schiotis RE, Font-Ugalde P, et al. Assessment of Fatigue in Spondyloarthritis and Its Association with Disease Activity. </w:t>
      </w:r>
      <w:r w:rsidRPr="008E2514">
        <w:rPr>
          <w:rFonts w:ascii="Arial" w:hAnsi="Arial" w:cs="Arial"/>
          <w:i/>
          <w:noProof/>
          <w:sz w:val="12"/>
          <w:szCs w:val="12"/>
        </w:rPr>
        <w:t>J Rheumatol</w:t>
      </w:r>
      <w:r w:rsidRPr="008E2514">
        <w:rPr>
          <w:rFonts w:ascii="Arial" w:hAnsi="Arial" w:cs="Arial"/>
          <w:noProof/>
          <w:sz w:val="12"/>
          <w:szCs w:val="12"/>
        </w:rPr>
        <w:t>. Apr 2016;43(4):751-7. doi:10.3899/jrheum.150832</w:t>
      </w:r>
    </w:p>
    <w:p w14:paraId="296BBC96" w14:textId="269BEB61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12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Overman CL, Kool MB, Da Silva JAP, Geenen R. The prevalence of severe fatigue in rheumatic diseases: an international study. </w:t>
      </w:r>
      <w:r w:rsidRPr="008E2514">
        <w:rPr>
          <w:rFonts w:ascii="Arial" w:hAnsi="Arial" w:cs="Arial"/>
          <w:i/>
          <w:noProof/>
          <w:sz w:val="12"/>
          <w:szCs w:val="12"/>
        </w:rPr>
        <w:t>Clinical rheumatology</w:t>
      </w:r>
      <w:r w:rsidRPr="008E2514">
        <w:rPr>
          <w:rFonts w:ascii="Arial" w:hAnsi="Arial" w:cs="Arial"/>
          <w:noProof/>
          <w:sz w:val="12"/>
          <w:szCs w:val="12"/>
        </w:rPr>
        <w:t>. 2016;35(2):409-15. doi:</w:t>
      </w:r>
      <w:hyperlink r:id="rId5" w:history="1">
        <w:r w:rsidRPr="008E2514">
          <w:rPr>
            <w:rStyle w:val="Hyperlink"/>
            <w:rFonts w:ascii="Arial" w:hAnsi="Arial" w:cs="Arial"/>
            <w:noProof/>
            <w:sz w:val="12"/>
            <w:szCs w:val="12"/>
          </w:rPr>
          <w:t>https://dx.doi.org/10.1007/s10067-015-3035-6</w:t>
        </w:r>
      </w:hyperlink>
    </w:p>
    <w:p w14:paraId="469670AE" w14:textId="77777777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13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Pilgaard T, Hagelund L, Stallknecht SE, Jensen HH, Esbensen BA. Severity of fatigue in people with rheumatoid arthritis, psoriatic arthritis and spondyloarthritis–Results of a cross-sectional study. </w:t>
      </w:r>
      <w:r w:rsidRPr="008E2514">
        <w:rPr>
          <w:rFonts w:ascii="Arial" w:hAnsi="Arial" w:cs="Arial"/>
          <w:i/>
          <w:noProof/>
          <w:sz w:val="12"/>
          <w:szCs w:val="12"/>
        </w:rPr>
        <w:t>PloS one</w:t>
      </w:r>
      <w:r w:rsidRPr="008E2514">
        <w:rPr>
          <w:rFonts w:ascii="Arial" w:hAnsi="Arial" w:cs="Arial"/>
          <w:noProof/>
          <w:sz w:val="12"/>
          <w:szCs w:val="12"/>
        </w:rPr>
        <w:t xml:space="preserve">. 2019;14(6):e0218831. </w:t>
      </w:r>
    </w:p>
    <w:p w14:paraId="5030F06D" w14:textId="21C68ECD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14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Skougaard M, Jorgensen TS, Rifbjerg-Madsen S, et al. Relationship Between Fatigue and Inflammation, Disease Duration, and Chronic Pain in Psoriatic Arthritis: An Observational DANBIO Registry Study. </w:t>
      </w:r>
      <w:r w:rsidRPr="008E2514">
        <w:rPr>
          <w:rFonts w:ascii="Arial" w:hAnsi="Arial" w:cs="Arial"/>
          <w:i/>
          <w:noProof/>
          <w:sz w:val="12"/>
          <w:szCs w:val="12"/>
        </w:rPr>
        <w:t>The Journal of rheumatology</w:t>
      </w:r>
      <w:r w:rsidRPr="008E2514">
        <w:rPr>
          <w:rFonts w:ascii="Arial" w:hAnsi="Arial" w:cs="Arial"/>
          <w:noProof/>
          <w:sz w:val="12"/>
          <w:szCs w:val="12"/>
        </w:rPr>
        <w:t>. 2020;47(4):548-552. doi:</w:t>
      </w:r>
      <w:hyperlink r:id="rId6" w:history="1">
        <w:r w:rsidRPr="008E2514">
          <w:rPr>
            <w:rStyle w:val="Hyperlink"/>
            <w:rFonts w:ascii="Arial" w:hAnsi="Arial" w:cs="Arial"/>
            <w:noProof/>
            <w:sz w:val="12"/>
            <w:szCs w:val="12"/>
          </w:rPr>
          <w:t>https://dx.doi.org/10.3899/jrheum.181412</w:t>
        </w:r>
      </w:hyperlink>
    </w:p>
    <w:p w14:paraId="0467777C" w14:textId="6E9986F2" w:rsidR="008E2514" w:rsidRPr="008E2514" w:rsidRDefault="008E2514" w:rsidP="008E2514">
      <w:pPr>
        <w:pStyle w:val="EndNoteBibliography"/>
        <w:rPr>
          <w:rFonts w:ascii="Arial" w:hAnsi="Arial" w:cs="Arial"/>
          <w:noProof/>
          <w:sz w:val="12"/>
          <w:szCs w:val="12"/>
        </w:rPr>
      </w:pPr>
      <w:r w:rsidRPr="008E2514">
        <w:rPr>
          <w:rFonts w:ascii="Arial" w:hAnsi="Arial" w:cs="Arial"/>
          <w:noProof/>
          <w:sz w:val="12"/>
          <w:szCs w:val="12"/>
        </w:rPr>
        <w:t>15.</w:t>
      </w:r>
      <w:r w:rsidRPr="008E2514">
        <w:rPr>
          <w:rFonts w:ascii="Arial" w:hAnsi="Arial" w:cs="Arial"/>
          <w:noProof/>
          <w:sz w:val="12"/>
          <w:szCs w:val="12"/>
        </w:rPr>
        <w:tab/>
        <w:t xml:space="preserve">Tan JSQ, Fong W, Kwan YH, Leung YY. Prevalence and variables associated with fatigue in psoriatic arthritis: a cross-sectional study. </w:t>
      </w:r>
      <w:r w:rsidRPr="008E2514">
        <w:rPr>
          <w:rFonts w:ascii="Arial" w:hAnsi="Arial" w:cs="Arial"/>
          <w:i/>
          <w:noProof/>
          <w:sz w:val="12"/>
          <w:szCs w:val="12"/>
        </w:rPr>
        <w:t>Rheumatology international</w:t>
      </w:r>
      <w:r w:rsidRPr="008E2514">
        <w:rPr>
          <w:rFonts w:ascii="Arial" w:hAnsi="Arial" w:cs="Arial"/>
          <w:noProof/>
          <w:sz w:val="12"/>
          <w:szCs w:val="12"/>
        </w:rPr>
        <w:t>. 2020;40(11):1825-1834. doi:</w:t>
      </w:r>
      <w:hyperlink r:id="rId7" w:history="1">
        <w:r w:rsidRPr="008E2514">
          <w:rPr>
            <w:rStyle w:val="Hyperlink"/>
            <w:rFonts w:ascii="Arial" w:hAnsi="Arial" w:cs="Arial"/>
            <w:noProof/>
            <w:sz w:val="12"/>
            <w:szCs w:val="12"/>
          </w:rPr>
          <w:t>https://dx.doi.org/10.1007/s00296-020-04678-2</w:t>
        </w:r>
      </w:hyperlink>
    </w:p>
    <w:p w14:paraId="32F3EA2E" w14:textId="6FE6CD86" w:rsidR="00F73BF6" w:rsidRDefault="00DE0F39" w:rsidP="00DE0F39">
      <w:r w:rsidRPr="008E2514">
        <w:rPr>
          <w:rFonts w:ascii="Arial" w:hAnsi="Arial" w:cs="Arial"/>
          <w:sz w:val="12"/>
          <w:szCs w:val="12"/>
        </w:rPr>
        <w:fldChar w:fldCharType="end"/>
      </w:r>
    </w:p>
    <w:sectPr w:rsidR="00F73BF6" w:rsidSect="00226AA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21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pww0rpdtrpdpeas515dadyff29559e5ew2&quot;&gt;My Endote 21 March 2023 AxSpA (200)&lt;record-ids&gt;&lt;item&gt;102&lt;/item&gt;&lt;item&gt;190&lt;/item&gt;&lt;item&gt;236&lt;/item&gt;&lt;item&gt;257&lt;/item&gt;&lt;item&gt;319&lt;/item&gt;&lt;item&gt;551&lt;/item&gt;&lt;item&gt;640&lt;/item&gt;&lt;item&gt;844&lt;/item&gt;&lt;item&gt;855&lt;/item&gt;&lt;item&gt;1123&lt;/item&gt;&lt;item&gt;1518&lt;/item&gt;&lt;item&gt;1544&lt;/item&gt;&lt;item&gt;2861&lt;/item&gt;&lt;item&gt;5547&lt;/item&gt;&lt;item&gt;5583&lt;/item&gt;&lt;/record-ids&gt;&lt;/item&gt;&lt;/Libraries&gt;"/>
  </w:docVars>
  <w:rsids>
    <w:rsidRoot w:val="00DE0F39"/>
    <w:rsid w:val="00005065"/>
    <w:rsid w:val="00017711"/>
    <w:rsid w:val="00025629"/>
    <w:rsid w:val="00074C80"/>
    <w:rsid w:val="000B5511"/>
    <w:rsid w:val="000F320F"/>
    <w:rsid w:val="00100BC8"/>
    <w:rsid w:val="001256A3"/>
    <w:rsid w:val="001260A4"/>
    <w:rsid w:val="00154337"/>
    <w:rsid w:val="00163984"/>
    <w:rsid w:val="00176F9C"/>
    <w:rsid w:val="00185E43"/>
    <w:rsid w:val="00186E98"/>
    <w:rsid w:val="001A13A3"/>
    <w:rsid w:val="001A5B99"/>
    <w:rsid w:val="001A7211"/>
    <w:rsid w:val="001B01BB"/>
    <w:rsid w:val="001B3D5F"/>
    <w:rsid w:val="001C5990"/>
    <w:rsid w:val="00202FB8"/>
    <w:rsid w:val="00226AAA"/>
    <w:rsid w:val="00266812"/>
    <w:rsid w:val="00285ADE"/>
    <w:rsid w:val="00287856"/>
    <w:rsid w:val="00290E0E"/>
    <w:rsid w:val="002B707C"/>
    <w:rsid w:val="002D06AA"/>
    <w:rsid w:val="002E05AE"/>
    <w:rsid w:val="00301250"/>
    <w:rsid w:val="0030672A"/>
    <w:rsid w:val="003156A6"/>
    <w:rsid w:val="00333035"/>
    <w:rsid w:val="00343F8C"/>
    <w:rsid w:val="00365BA4"/>
    <w:rsid w:val="0037111F"/>
    <w:rsid w:val="00381DBF"/>
    <w:rsid w:val="003C0FF0"/>
    <w:rsid w:val="003C119D"/>
    <w:rsid w:val="003D015E"/>
    <w:rsid w:val="003E2FC7"/>
    <w:rsid w:val="00407F9D"/>
    <w:rsid w:val="00425B5D"/>
    <w:rsid w:val="00431A5D"/>
    <w:rsid w:val="00440B3E"/>
    <w:rsid w:val="00447330"/>
    <w:rsid w:val="0045652D"/>
    <w:rsid w:val="004579D9"/>
    <w:rsid w:val="00474F27"/>
    <w:rsid w:val="00476585"/>
    <w:rsid w:val="004829F7"/>
    <w:rsid w:val="004B094B"/>
    <w:rsid w:val="004B2D99"/>
    <w:rsid w:val="004C56CF"/>
    <w:rsid w:val="004D5C54"/>
    <w:rsid w:val="004F53E2"/>
    <w:rsid w:val="00500B85"/>
    <w:rsid w:val="005151CB"/>
    <w:rsid w:val="0053445C"/>
    <w:rsid w:val="0054156A"/>
    <w:rsid w:val="005709FE"/>
    <w:rsid w:val="00596BB4"/>
    <w:rsid w:val="005B0A84"/>
    <w:rsid w:val="006101B5"/>
    <w:rsid w:val="00612EE0"/>
    <w:rsid w:val="00613F3C"/>
    <w:rsid w:val="00626F08"/>
    <w:rsid w:val="00661AED"/>
    <w:rsid w:val="006740D9"/>
    <w:rsid w:val="006862B4"/>
    <w:rsid w:val="007062F8"/>
    <w:rsid w:val="00715BE8"/>
    <w:rsid w:val="0073773B"/>
    <w:rsid w:val="00742647"/>
    <w:rsid w:val="0074707D"/>
    <w:rsid w:val="0075683A"/>
    <w:rsid w:val="00770408"/>
    <w:rsid w:val="007B486A"/>
    <w:rsid w:val="007C7EAE"/>
    <w:rsid w:val="007D5C2C"/>
    <w:rsid w:val="0081610F"/>
    <w:rsid w:val="00816BA7"/>
    <w:rsid w:val="008269B3"/>
    <w:rsid w:val="00827DB0"/>
    <w:rsid w:val="00831177"/>
    <w:rsid w:val="00865B9C"/>
    <w:rsid w:val="0088284F"/>
    <w:rsid w:val="008930B6"/>
    <w:rsid w:val="008B27AB"/>
    <w:rsid w:val="008D7D13"/>
    <w:rsid w:val="008D7D59"/>
    <w:rsid w:val="008E2514"/>
    <w:rsid w:val="00910A99"/>
    <w:rsid w:val="009351FF"/>
    <w:rsid w:val="00982965"/>
    <w:rsid w:val="00997F3A"/>
    <w:rsid w:val="009C2BE6"/>
    <w:rsid w:val="00A03D69"/>
    <w:rsid w:val="00A357C1"/>
    <w:rsid w:val="00A41471"/>
    <w:rsid w:val="00A50BA7"/>
    <w:rsid w:val="00A543D3"/>
    <w:rsid w:val="00A66815"/>
    <w:rsid w:val="00A95525"/>
    <w:rsid w:val="00AA50B6"/>
    <w:rsid w:val="00AD157D"/>
    <w:rsid w:val="00AD2293"/>
    <w:rsid w:val="00AD5C22"/>
    <w:rsid w:val="00AF75AA"/>
    <w:rsid w:val="00B66F2B"/>
    <w:rsid w:val="00B73EFB"/>
    <w:rsid w:val="00BA77A1"/>
    <w:rsid w:val="00BA7EA8"/>
    <w:rsid w:val="00BB2E61"/>
    <w:rsid w:val="00BB4BFF"/>
    <w:rsid w:val="00BC707E"/>
    <w:rsid w:val="00C044F2"/>
    <w:rsid w:val="00C10C39"/>
    <w:rsid w:val="00C27654"/>
    <w:rsid w:val="00C34604"/>
    <w:rsid w:val="00C37279"/>
    <w:rsid w:val="00C473C1"/>
    <w:rsid w:val="00C60FF1"/>
    <w:rsid w:val="00C62000"/>
    <w:rsid w:val="00C712BF"/>
    <w:rsid w:val="00C8309E"/>
    <w:rsid w:val="00C85BFF"/>
    <w:rsid w:val="00C91FAF"/>
    <w:rsid w:val="00CA0278"/>
    <w:rsid w:val="00CA1740"/>
    <w:rsid w:val="00CC6EEA"/>
    <w:rsid w:val="00CE39A6"/>
    <w:rsid w:val="00CE43E8"/>
    <w:rsid w:val="00D351AB"/>
    <w:rsid w:val="00D37702"/>
    <w:rsid w:val="00D40FC1"/>
    <w:rsid w:val="00D53098"/>
    <w:rsid w:val="00D53492"/>
    <w:rsid w:val="00D53F65"/>
    <w:rsid w:val="00D57AC2"/>
    <w:rsid w:val="00D60EA1"/>
    <w:rsid w:val="00DA38F8"/>
    <w:rsid w:val="00DA7CD4"/>
    <w:rsid w:val="00DB0C06"/>
    <w:rsid w:val="00DD37E7"/>
    <w:rsid w:val="00DE0F39"/>
    <w:rsid w:val="00DF0986"/>
    <w:rsid w:val="00DF2989"/>
    <w:rsid w:val="00E00625"/>
    <w:rsid w:val="00E11D35"/>
    <w:rsid w:val="00E21B8A"/>
    <w:rsid w:val="00E40A4D"/>
    <w:rsid w:val="00E432FD"/>
    <w:rsid w:val="00E64BD1"/>
    <w:rsid w:val="00E76F3E"/>
    <w:rsid w:val="00E80405"/>
    <w:rsid w:val="00E808FE"/>
    <w:rsid w:val="00E83AD5"/>
    <w:rsid w:val="00E90175"/>
    <w:rsid w:val="00E90717"/>
    <w:rsid w:val="00E91095"/>
    <w:rsid w:val="00E95C82"/>
    <w:rsid w:val="00EA465D"/>
    <w:rsid w:val="00EB1769"/>
    <w:rsid w:val="00EC41B1"/>
    <w:rsid w:val="00EF1AAF"/>
    <w:rsid w:val="00F0257E"/>
    <w:rsid w:val="00F039D2"/>
    <w:rsid w:val="00F35190"/>
    <w:rsid w:val="00F3667B"/>
    <w:rsid w:val="00F46BF3"/>
    <w:rsid w:val="00F50831"/>
    <w:rsid w:val="00F52BDC"/>
    <w:rsid w:val="00F61209"/>
    <w:rsid w:val="00F64759"/>
    <w:rsid w:val="00F73A55"/>
    <w:rsid w:val="00F73BF6"/>
    <w:rsid w:val="00FE3496"/>
    <w:rsid w:val="00FE3923"/>
    <w:rsid w:val="00FE3E82"/>
    <w:rsid w:val="00FE52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61C40CF"/>
  <w15:chartTrackingRefBased/>
  <w15:docId w15:val="{7B8E9451-C1C5-1746-A80D-4CEE7B8EFE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E0F39"/>
    <w:pPr>
      <w:spacing w:after="0" w:line="240" w:lineRule="auto"/>
    </w:pPr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DE0F39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E0F39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E0F39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  <w:lang w:val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E0F39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E0F39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lang w:val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E0F39"/>
    <w:pPr>
      <w:keepNext/>
      <w:keepLines/>
      <w:spacing w:before="40" w:line="278" w:lineRule="auto"/>
      <w:outlineLvl w:val="5"/>
    </w:pPr>
    <w:rPr>
      <w:rFonts w:eastAsiaTheme="majorEastAsia" w:cstheme="majorBidi"/>
      <w:i/>
      <w:iCs/>
      <w:color w:val="595959" w:themeColor="text1" w:themeTint="A6"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E0F39"/>
    <w:pPr>
      <w:keepNext/>
      <w:keepLines/>
      <w:spacing w:before="40" w:line="278" w:lineRule="auto"/>
      <w:outlineLvl w:val="6"/>
    </w:pPr>
    <w:rPr>
      <w:rFonts w:eastAsiaTheme="majorEastAsia" w:cstheme="majorBidi"/>
      <w:color w:val="595959" w:themeColor="text1" w:themeTint="A6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E0F39"/>
    <w:pPr>
      <w:keepNext/>
      <w:keepLines/>
      <w:spacing w:line="278" w:lineRule="auto"/>
      <w:outlineLvl w:val="7"/>
    </w:pPr>
    <w:rPr>
      <w:rFonts w:eastAsiaTheme="majorEastAsia" w:cstheme="majorBidi"/>
      <w:i/>
      <w:iCs/>
      <w:color w:val="272727" w:themeColor="text1" w:themeTint="D8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E0F39"/>
    <w:pPr>
      <w:keepNext/>
      <w:keepLines/>
      <w:spacing w:line="278" w:lineRule="auto"/>
      <w:outlineLvl w:val="8"/>
    </w:pPr>
    <w:rPr>
      <w:rFonts w:eastAsiaTheme="majorEastAsia" w:cstheme="majorBidi"/>
      <w:color w:val="272727" w:themeColor="text1" w:themeTint="D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E0F3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E0F3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E0F3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E0F3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E0F3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E0F3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E0F3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E0F3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E0F3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E0F39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DE0F3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E0F39"/>
    <w:pPr>
      <w:numPr>
        <w:ilvl w:val="1"/>
      </w:numPr>
      <w:spacing w:after="160"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character" w:customStyle="1" w:styleId="SubtitleChar">
    <w:name w:val="Subtitle Char"/>
    <w:basedOn w:val="DefaultParagraphFont"/>
    <w:link w:val="Subtitle"/>
    <w:uiPriority w:val="11"/>
    <w:rsid w:val="00DE0F3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E0F39"/>
    <w:pPr>
      <w:spacing w:before="160" w:after="160" w:line="278" w:lineRule="auto"/>
      <w:jc w:val="center"/>
    </w:pPr>
    <w:rPr>
      <w:i/>
      <w:iCs/>
      <w:color w:val="404040" w:themeColor="text1" w:themeTint="BF"/>
      <w:lang w:val="en-US"/>
    </w:rPr>
  </w:style>
  <w:style w:type="character" w:customStyle="1" w:styleId="QuoteChar">
    <w:name w:val="Quote Char"/>
    <w:basedOn w:val="DefaultParagraphFont"/>
    <w:link w:val="Quote"/>
    <w:uiPriority w:val="29"/>
    <w:rsid w:val="00DE0F3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E0F39"/>
    <w:pPr>
      <w:spacing w:after="160" w:line="278" w:lineRule="auto"/>
      <w:ind w:left="720"/>
      <w:contextualSpacing/>
    </w:pPr>
    <w:rPr>
      <w:lang w:val="en-US"/>
    </w:rPr>
  </w:style>
  <w:style w:type="character" w:styleId="IntenseEmphasis">
    <w:name w:val="Intense Emphasis"/>
    <w:basedOn w:val="DefaultParagraphFont"/>
    <w:uiPriority w:val="21"/>
    <w:qFormat/>
    <w:rsid w:val="00DE0F3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E0F3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lang w:val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E0F3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E0F39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uiPriority w:val="99"/>
    <w:semiHidden/>
    <w:unhideWhenUsed/>
    <w:rsid w:val="00DE0F39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14:ligatures w14:val="none"/>
    </w:rPr>
  </w:style>
  <w:style w:type="table" w:styleId="ListTable2">
    <w:name w:val="List Table 2"/>
    <w:basedOn w:val="TableNormal"/>
    <w:uiPriority w:val="47"/>
    <w:rsid w:val="00DE0F39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Emphasis">
    <w:name w:val="Emphasis"/>
    <w:basedOn w:val="DefaultParagraphFont"/>
    <w:uiPriority w:val="20"/>
    <w:qFormat/>
    <w:rsid w:val="00DE0F39"/>
    <w:rPr>
      <w:i/>
      <w:iCs/>
    </w:rPr>
  </w:style>
  <w:style w:type="character" w:styleId="Strong">
    <w:name w:val="Strong"/>
    <w:basedOn w:val="DefaultParagraphFont"/>
    <w:uiPriority w:val="22"/>
    <w:qFormat/>
    <w:rsid w:val="00DE0F39"/>
    <w:rPr>
      <w:b/>
      <w:bCs/>
    </w:rPr>
  </w:style>
  <w:style w:type="paragraph" w:customStyle="1" w:styleId="EndNoteBibliography">
    <w:name w:val="EndNote Bibliography"/>
    <w:basedOn w:val="Normal"/>
    <w:link w:val="EndNoteBibliographyChar"/>
    <w:rsid w:val="00DE0F39"/>
    <w:rPr>
      <w:rFonts w:ascii="Aptos" w:hAnsi="Aptos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E0F39"/>
    <w:rPr>
      <w:rFonts w:ascii="Aptos" w:hAnsi="Aptos"/>
    </w:rPr>
  </w:style>
  <w:style w:type="paragraph" w:customStyle="1" w:styleId="EndNoteBibliographyTitle">
    <w:name w:val="EndNote Bibliography Title"/>
    <w:basedOn w:val="Normal"/>
    <w:link w:val="EndNoteBibliographyTitleChar"/>
    <w:rsid w:val="008E2514"/>
    <w:pPr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2514"/>
    <w:rPr>
      <w:rFonts w:ascii="Aptos" w:hAnsi="Aptos"/>
      <w:lang w:val="en-GB"/>
    </w:rPr>
  </w:style>
  <w:style w:type="character" w:styleId="Hyperlink">
    <w:name w:val="Hyperlink"/>
    <w:basedOn w:val="DefaultParagraphFont"/>
    <w:uiPriority w:val="99"/>
    <w:unhideWhenUsed/>
    <w:rsid w:val="008E2514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E251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dx.doi.org/10.1007/s00296-020-04678-2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x.doi.org/10.3899/jrheum.181412" TargetMode="External"/><Relationship Id="rId5" Type="http://schemas.openxmlformats.org/officeDocument/2006/relationships/hyperlink" Target="https://dx.doi.org/10.1007/s10067-015-3035-6" TargetMode="External"/><Relationship Id="rId4" Type="http://schemas.openxmlformats.org/officeDocument/2006/relationships/hyperlink" Target="https://dx.doi.org/10.3899/jrheum.211288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315</Words>
  <Characters>18896</Characters>
  <Application>Microsoft Office Word</Application>
  <DocSecurity>0</DocSecurity>
  <Lines>157</Lines>
  <Paragraphs>44</Paragraphs>
  <ScaleCrop>false</ScaleCrop>
  <Company/>
  <LinksUpToDate>false</LinksUpToDate>
  <CharactersWithSpaces>22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oming Tang</dc:creator>
  <cp:keywords/>
  <dc:description/>
  <cp:lastModifiedBy>Haoming Tang</cp:lastModifiedBy>
  <cp:revision>2</cp:revision>
  <dcterms:created xsi:type="dcterms:W3CDTF">2024-04-11T11:56:00Z</dcterms:created>
  <dcterms:modified xsi:type="dcterms:W3CDTF">2024-04-11T11:56:00Z</dcterms:modified>
</cp:coreProperties>
</file>